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012369A3" w:rsidR="00E11191" w:rsidRPr="00697319" w:rsidRDefault="00DC79BF" w:rsidP="00224FCB">
      <w:pPr>
        <w:rPr>
          <w:b/>
          <w:bCs/>
          <w:iCs/>
          <w:color w:val="000000" w:themeColor="text1"/>
          <w:sz w:val="26"/>
          <w:szCs w:val="26"/>
        </w:rPr>
      </w:pPr>
      <w:r w:rsidRPr="00697319">
        <w:rPr>
          <w:b/>
          <w:bCs/>
          <w:iCs/>
          <w:color w:val="000000" w:themeColor="text1"/>
          <w:sz w:val="26"/>
          <w:szCs w:val="26"/>
        </w:rPr>
        <w:t>Target</w:t>
      </w:r>
      <w:r w:rsidR="00AD39B5" w:rsidRPr="00697319">
        <w:rPr>
          <w:b/>
          <w:bCs/>
          <w:iCs/>
          <w:color w:val="000000" w:themeColor="text1"/>
          <w:sz w:val="26"/>
          <w:szCs w:val="26"/>
        </w:rPr>
        <w:t>ed profiling</w:t>
      </w:r>
      <w:r w:rsidR="00851C4A" w:rsidRPr="00697319">
        <w:rPr>
          <w:b/>
          <w:bCs/>
          <w:iCs/>
          <w:color w:val="000000" w:themeColor="text1"/>
          <w:sz w:val="26"/>
          <w:szCs w:val="26"/>
        </w:rPr>
        <w:t xml:space="preserve"> of</w:t>
      </w:r>
      <w:r w:rsidR="00AD39B5" w:rsidRPr="00697319">
        <w:rPr>
          <w:b/>
          <w:bCs/>
          <w:iCs/>
          <w:color w:val="000000" w:themeColor="text1"/>
          <w:sz w:val="26"/>
          <w:szCs w:val="26"/>
        </w:rPr>
        <w:t xml:space="preserve"> complex gene</w:t>
      </w:r>
      <w:r w:rsidR="00697319" w:rsidRPr="00697319">
        <w:rPr>
          <w:b/>
          <w:bCs/>
          <w:iCs/>
          <w:color w:val="000000" w:themeColor="text1"/>
          <w:sz w:val="26"/>
          <w:szCs w:val="26"/>
        </w:rPr>
        <w:t xml:space="preserve">tic landscapes using engineered </w:t>
      </w:r>
      <w:r w:rsidR="00AD39B5" w:rsidRPr="00697319">
        <w:rPr>
          <w:b/>
          <w:bCs/>
          <w:iCs/>
          <w:color w:val="000000" w:themeColor="text1"/>
          <w:sz w:val="26"/>
          <w:szCs w:val="26"/>
        </w:rPr>
        <w:t>populations</w:t>
      </w:r>
    </w:p>
    <w:p w14:paraId="0D55F9D2" w14:textId="77777777" w:rsidR="00E11191" w:rsidRPr="00233F15" w:rsidRDefault="00E11191" w:rsidP="00224FCB">
      <w:pPr>
        <w:rPr>
          <w:b/>
          <w:bCs/>
          <w:iCs/>
          <w:color w:val="000000" w:themeColor="text1"/>
          <w:sz w:val="28"/>
        </w:rPr>
      </w:pPr>
    </w:p>
    <w:p w14:paraId="305D72B7" w14:textId="2548C11A"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224FCB">
      <w:pPr>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224FCB">
      <w:pPr>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224FCB">
      <w:pPr>
        <w:rPr>
          <w:bCs/>
          <w:iCs/>
          <w:color w:val="000000" w:themeColor="text1"/>
          <w:sz w:val="22"/>
        </w:rPr>
      </w:pPr>
    </w:p>
    <w:p w14:paraId="404BA7A0" w14:textId="77777777" w:rsidR="00653477" w:rsidRPr="004D2831" w:rsidRDefault="00653477" w:rsidP="00224FCB">
      <w:pPr>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Pr="00233F15" w:rsidRDefault="00B0183A" w:rsidP="00224FCB">
      <w:pPr>
        <w:outlineLvl w:val="0"/>
        <w:rPr>
          <w:b/>
          <w:bCs/>
          <w:iCs/>
          <w:color w:val="000000" w:themeColor="text1"/>
          <w:sz w:val="28"/>
        </w:rPr>
      </w:pPr>
      <w:r w:rsidRPr="00233F15">
        <w:rPr>
          <w:b/>
          <w:bCs/>
          <w:iCs/>
          <w:color w:val="000000" w:themeColor="text1"/>
          <w:sz w:val="28"/>
        </w:rPr>
        <w:t>Abstract</w:t>
      </w:r>
    </w:p>
    <w:p w14:paraId="0C22DB88" w14:textId="028358B9" w:rsidR="00B0183A" w:rsidRPr="00277AC4" w:rsidRDefault="00BD49C4" w:rsidP="00A43E27">
      <w:pPr>
        <w:ind w:firstLine="720"/>
        <w:jc w:val="both"/>
        <w:rPr>
          <w:rFonts w:eastAsia="Times New Roman"/>
          <w:color w:val="000000" w:themeColor="text1"/>
        </w:rPr>
      </w:pPr>
      <w:r w:rsidRPr="00233F15">
        <w:rPr>
          <w:rFonts w:eastAsia="Times New Roman"/>
        </w:rPr>
        <w:t xml:space="preserve">Many </w:t>
      </w:r>
      <w:r w:rsidR="006E0719" w:rsidRPr="00233F15">
        <w:rPr>
          <w:rFonts w:eastAsia="Times New Roman"/>
        </w:rPr>
        <w:t>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507241">
        <w:rPr>
          <w:rFonts w:eastAsia="Times New Roman"/>
        </w:rPr>
        <w:t>However, s</w:t>
      </w:r>
      <w:r w:rsidR="00E11191">
        <w:rPr>
          <w:rFonts w:eastAsia="Times New Roman"/>
        </w:rPr>
        <w:t xml:space="preserve">ystematically </w:t>
      </w:r>
      <w:r w:rsidR="00507241">
        <w:rPr>
          <w:rFonts w:eastAsia="Times New Roman"/>
        </w:rPr>
        <w:t>characteriz</w:t>
      </w:r>
      <w:r w:rsidR="00E11191">
        <w:rPr>
          <w:rFonts w:eastAsia="Times New Roman"/>
        </w:rPr>
        <w:t xml:space="preserve">ing </w:t>
      </w:r>
      <w:r w:rsidR="00507241">
        <w:rPr>
          <w:rFonts w:eastAsia="Times New Roman"/>
        </w:rPr>
        <w:t>the</w:t>
      </w:r>
      <w:r w:rsidR="00B02FA0">
        <w:rPr>
          <w:rFonts w:eastAsia="Times New Roman"/>
        </w:rPr>
        <w:t xml:space="preserve"> impact of </w:t>
      </w:r>
      <w:r w:rsidR="00E11191">
        <w:rPr>
          <w:rFonts w:eastAsia="Times New Roman"/>
        </w:rPr>
        <w:t xml:space="preserve">high-order combinations of genetic </w:t>
      </w:r>
      <w:r w:rsidR="00B02FA0">
        <w:rPr>
          <w:rFonts w:eastAsia="Times New Roman"/>
        </w:rPr>
        <w:t xml:space="preserve">variants </w:t>
      </w:r>
      <w:r w:rsidR="00DE417C">
        <w:rPr>
          <w:rFonts w:eastAsia="Times New Roman"/>
        </w:rPr>
        <w:t>on such traits</w:t>
      </w:r>
      <w:r w:rsidR="00507241">
        <w:rPr>
          <w:rFonts w:eastAsia="Times New Roman"/>
        </w:rPr>
        <w:t xml:space="preserve"> </w:t>
      </w:r>
      <w:r w:rsidR="00B02FA0">
        <w:rPr>
          <w:rFonts w:eastAsia="Times New Roman"/>
        </w:rPr>
        <w:t xml:space="preserve">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3865AB">
        <w:rPr>
          <w:rFonts w:eastAsia="Times New Roman"/>
        </w:rPr>
        <w:t>all</w:t>
      </w:r>
      <w:r w:rsidR="00277AC4">
        <w:rPr>
          <w:rFonts w:eastAsia="Times New Roman"/>
        </w:rPr>
        <w:t xml:space="preserve">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population of </w:t>
      </w:r>
      <w:r w:rsidR="00277AC4" w:rsidRPr="00233F15">
        <w:rPr>
          <w:rFonts w:eastAsia="Times New Roman"/>
        </w:rPr>
        <w:t xml:space="preserve">~7,000 </w:t>
      </w:r>
      <w:r w:rsidR="002F3D08">
        <w:rPr>
          <w:rFonts w:eastAsia="Times New Roman"/>
        </w:rPr>
        <w:t>individuals</w:t>
      </w:r>
      <w:r w:rsidR="00277AC4">
        <w:rPr>
          <w:rFonts w:eastAsia="Times New Roman"/>
        </w:rPr>
        <w:t>, each carrying gene deletions for a random s</w:t>
      </w:r>
      <w:r w:rsidR="0056687A">
        <w:rPr>
          <w:rFonts w:eastAsia="Times New Roman"/>
        </w:rPr>
        <w:t>ubset of</w:t>
      </w:r>
      <w:r w:rsidR="003865AB">
        <w:rPr>
          <w:rFonts w:eastAsia="Times New Roman"/>
        </w:rPr>
        <w:t xml:space="preserve"> 16</w:t>
      </w:r>
      <w:r w:rsidR="00E635D2">
        <w:rPr>
          <w:rFonts w:eastAsia="Times New Roman"/>
        </w:rPr>
        <w:t xml:space="preserve"> transporter</w:t>
      </w:r>
      <w:r w:rsidR="00277AC4">
        <w:rPr>
          <w:rFonts w:eastAsia="Times New Roman"/>
        </w:rPr>
        <w:t xml:space="preserve">s. After genotyping </w:t>
      </w:r>
      <w:r w:rsidR="00B02FA0">
        <w:rPr>
          <w:rFonts w:eastAsia="Times New Roman"/>
        </w:rPr>
        <w:t>and barcode identification</w:t>
      </w:r>
      <w:r w:rsidR="00277AC4">
        <w:rPr>
          <w:rFonts w:eastAsia="Times New Roman"/>
        </w:rPr>
        <w:t xml:space="preserve">, we profiled the population for resistance to each of </w:t>
      </w:r>
      <w:r w:rsidR="00277AC4" w:rsidRPr="00233F15">
        <w:rPr>
          <w:rFonts w:eastAsia="Times New Roman"/>
          <w:color w:val="000000" w:themeColor="text1"/>
        </w:rPr>
        <w:t>16 drugs</w:t>
      </w:r>
      <w:r w:rsidR="00277AC4">
        <w:rPr>
          <w:rFonts w:eastAsia="Times New Roman"/>
          <w:color w:val="000000" w:themeColor="text1"/>
        </w:rPr>
        <w:t xml:space="preserve">. The resulting complex </w:t>
      </w:r>
      <w:r w:rsidR="00D804E2">
        <w:rPr>
          <w:rFonts w:eastAsia="Times New Roman"/>
          <w:color w:val="000000" w:themeColor="text1"/>
        </w:rPr>
        <w:t>genetic landscape</w:t>
      </w:r>
      <w:r w:rsidR="00AD372D">
        <w:rPr>
          <w:rFonts w:eastAsia="Times New Roman"/>
          <w:color w:val="000000" w:themeColor="text1"/>
        </w:rPr>
        <w:t>s</w:t>
      </w:r>
      <w:r w:rsidR="00A91539">
        <w:rPr>
          <w:rFonts w:eastAsia="Times New Roman"/>
          <w:color w:val="000000" w:themeColor="text1"/>
        </w:rPr>
        <w:t xml:space="preserve"> </w:t>
      </w:r>
      <w:r w:rsidR="00D804E2">
        <w:rPr>
          <w:rFonts w:eastAsia="Times New Roman"/>
          <w:color w:val="000000" w:themeColor="text1"/>
        </w:rPr>
        <w:t>yielded</w:t>
      </w:r>
      <w:r w:rsidR="007746CA">
        <w:rPr>
          <w:rFonts w:eastAsia="Times New Roman"/>
          <w:color w:val="000000" w:themeColor="text1"/>
        </w:rPr>
        <w:t xml:space="preserve"> </w:t>
      </w:r>
      <w:r w:rsidR="00A91539">
        <w:rPr>
          <w:rFonts w:eastAsia="Times New Roman"/>
          <w:color w:val="000000" w:themeColor="text1"/>
        </w:rPr>
        <w:t>many</w:t>
      </w:r>
      <w:r w:rsidR="00462BC9" w:rsidRPr="00233F15">
        <w:rPr>
          <w:rFonts w:eastAsia="Times New Roman"/>
          <w:color w:val="000000" w:themeColor="text1"/>
        </w:rPr>
        <w:t xml:space="preserve"> </w:t>
      </w:r>
      <w:r w:rsidR="00D804E2">
        <w:rPr>
          <w:rFonts w:eastAsia="Times New Roman"/>
          <w:color w:val="000000" w:themeColor="text1"/>
        </w:rPr>
        <w:t>novel</w:t>
      </w:r>
      <w:r w:rsidR="00233A42" w:rsidRPr="00233F15">
        <w:rPr>
          <w:rFonts w:eastAsia="Times New Roman"/>
          <w:color w:val="000000" w:themeColor="text1"/>
        </w:rPr>
        <w:t xml:space="preserve">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and two other azol</w:t>
      </w:r>
      <w:r w:rsidR="009E776F">
        <w:rPr>
          <w:rFonts w:eastAsia="Times New Roman"/>
          <w:color w:val="000000" w:themeColor="text1"/>
        </w:rPr>
        <w:t xml:space="preserve">ic </w:t>
      </w:r>
      <w:r w:rsidR="009E776F" w:rsidRPr="00233F15">
        <w:rPr>
          <w:rFonts w:eastAsia="Times New Roman"/>
          <w:i/>
          <w:iCs/>
          <w:color w:val="000000" w:themeColor="text1"/>
        </w:rPr>
        <w:t>PDR5</w:t>
      </w:r>
      <w:r w:rsidR="009E776F" w:rsidRPr="00233F15">
        <w:rPr>
          <w:rFonts w:eastAsia="Times New Roman"/>
          <w:color w:val="000000" w:themeColor="text1"/>
        </w:rPr>
        <w:t xml:space="preserve"> substrate</w:t>
      </w:r>
      <w:r w:rsidR="009E776F">
        <w:rPr>
          <w:rFonts w:eastAsia="Times New Roman"/>
          <w:color w:val="000000" w:themeColor="text1"/>
        </w:rPr>
        <w:t>s</w:t>
      </w:r>
      <w:r w:rsidR="002F052B" w:rsidRPr="00233F15">
        <w:rPr>
          <w:rFonts w:eastAsia="Times New Roman"/>
          <w:color w:val="000000" w:themeColor="text1"/>
        </w:rPr>
        <w:t xml:space="preserve">, </w:t>
      </w:r>
      <w:r w:rsidR="006E2298">
        <w:rPr>
          <w:rFonts w:eastAsia="Times New Roman"/>
          <w:color w:val="000000" w:themeColor="text1"/>
        </w:rPr>
        <w:t>leading to</w:t>
      </w:r>
      <w:r w:rsidR="00277AC4">
        <w:rPr>
          <w:rFonts w:eastAsia="Times New Roman"/>
          <w:color w:val="000000" w:themeColor="text1"/>
        </w:rPr>
        <w:t xml:space="preserve"> </w:t>
      </w:r>
      <w:r w:rsidR="002F052B" w:rsidRPr="00233F15">
        <w:rPr>
          <w:rFonts w:eastAsia="Times New Roman"/>
          <w:color w:val="000000" w:themeColor="text1"/>
        </w:rPr>
        <w:t>a complex</w:t>
      </w:r>
      <w:r w:rsidR="003C681C">
        <w:rPr>
          <w:rFonts w:eastAsia="Times New Roman"/>
          <w:color w:val="000000" w:themeColor="text1"/>
        </w:rPr>
        <w:t xml:space="preserve"> parallel</w:t>
      </w:r>
      <w:r w:rsidR="002F052B" w:rsidRPr="00233F15">
        <w:rPr>
          <w:rFonts w:eastAsia="Times New Roman"/>
          <w:color w:val="000000" w:themeColor="text1"/>
        </w:rPr>
        <w:t xml:space="preserve">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8B71E9">
        <w:rPr>
          <w:rFonts w:eastAsia="Times New Roman"/>
          <w:color w:val="000000" w:themeColor="text1"/>
        </w:rPr>
        <w:t xml:space="preserve"> We demonstrate the use of engineere</w:t>
      </w:r>
      <w:r w:rsidR="006F5386">
        <w:rPr>
          <w:rFonts w:eastAsia="Times New Roman"/>
          <w:color w:val="000000" w:themeColor="text1"/>
        </w:rPr>
        <w:t>d population profiling</w:t>
      </w:r>
      <w:r w:rsidR="000C711F">
        <w:rPr>
          <w:rFonts w:eastAsia="Times New Roman"/>
          <w:color w:val="000000" w:themeColor="text1"/>
        </w:rPr>
        <w:t xml:space="preserve"> to yield</w:t>
      </w:r>
      <w:r w:rsidR="008B71E9">
        <w:rPr>
          <w:rFonts w:eastAsia="Times New Roman"/>
          <w:color w:val="000000" w:themeColor="text1"/>
        </w:rPr>
        <w:t xml:space="preserve"> target</w:t>
      </w:r>
      <w:r w:rsidR="00E16382">
        <w:rPr>
          <w:rFonts w:eastAsia="Times New Roman"/>
          <w:color w:val="000000" w:themeColor="text1"/>
        </w:rPr>
        <w:t>ed</w:t>
      </w:r>
      <w:r w:rsidR="008B71E9">
        <w:rPr>
          <w:rFonts w:eastAsia="Times New Roman"/>
          <w:color w:val="000000" w:themeColor="text1"/>
        </w:rPr>
        <w:t xml:space="preserve"> </w:t>
      </w:r>
      <w:r w:rsidR="003A63BF">
        <w:rPr>
          <w:rFonts w:eastAsia="Times New Roman"/>
          <w:color w:val="000000" w:themeColor="text1"/>
        </w:rPr>
        <w:t xml:space="preserve">genetic </w:t>
      </w:r>
      <w:r w:rsidR="0017550D">
        <w:rPr>
          <w:rFonts w:eastAsia="Times New Roman"/>
          <w:color w:val="000000" w:themeColor="text1"/>
        </w:rPr>
        <w:t>landscapes</w:t>
      </w:r>
      <w:r w:rsidR="003D146C">
        <w:rPr>
          <w:rFonts w:eastAsia="Times New Roman"/>
          <w:color w:val="000000" w:themeColor="text1"/>
        </w:rPr>
        <w:t xml:space="preserve"> which can decipher complex traits.</w:t>
      </w:r>
    </w:p>
    <w:p w14:paraId="01F6B63E" w14:textId="77777777" w:rsidR="003A6A38" w:rsidRPr="00233F15" w:rsidRDefault="003A6A38" w:rsidP="00224FCB">
      <w:pPr>
        <w:ind w:firstLine="720"/>
        <w:jc w:val="both"/>
        <w:rPr>
          <w:rFonts w:eastAsia="Times New Roman"/>
        </w:rPr>
      </w:pPr>
    </w:p>
    <w:p w14:paraId="304CAC46" w14:textId="77777777" w:rsidR="00B0183A" w:rsidRPr="00233F15" w:rsidRDefault="00B0183A" w:rsidP="00224FCB">
      <w:pPr>
        <w:outlineLvl w:val="0"/>
        <w:rPr>
          <w:b/>
          <w:bCs/>
          <w:iCs/>
          <w:color w:val="000000" w:themeColor="text1"/>
          <w:sz w:val="28"/>
        </w:rPr>
      </w:pPr>
      <w:r w:rsidRPr="00233F15">
        <w:rPr>
          <w:b/>
          <w:bCs/>
          <w:iCs/>
          <w:color w:val="000000" w:themeColor="text1"/>
          <w:sz w:val="28"/>
        </w:rPr>
        <w:t>Introduction</w:t>
      </w:r>
    </w:p>
    <w:p w14:paraId="6415A447" w14:textId="3B64F6EA" w:rsidR="00EA41C0" w:rsidRPr="002C4097" w:rsidRDefault="00FC0172" w:rsidP="00224FCB">
      <w:pPr>
        <w:ind w:firstLine="720"/>
        <w:jc w:val="both"/>
      </w:pPr>
      <w:r>
        <w:t>Many complex traits are understoo</w:t>
      </w:r>
      <w:r w:rsidR="002C4097">
        <w:t xml:space="preserve">d by observing the effects when the underlying genes are perturbed or varied.  </w:t>
      </w:r>
      <w:r w:rsidR="007567F0" w:rsidRPr="00233F15">
        <w:t>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 xml:space="preserve">ccurate </w:t>
      </w:r>
      <w:r w:rsidR="00BC0F3B">
        <w:rPr>
          <w:lang w:val="en-CA"/>
        </w:rPr>
        <w:t xml:space="preserve">and complete </w:t>
      </w:r>
      <w:r w:rsidR="00C4535C" w:rsidRPr="00233F15">
        <w:rPr>
          <w:lang w:val="en-CA"/>
        </w:rPr>
        <w:t>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w:t>
      </w:r>
      <w:r w:rsidR="0055241D" w:rsidRPr="00233F15">
        <w:rPr>
          <w:lang w:val="en-CA"/>
        </w:rPr>
        <w:lastRenderedPageBreak/>
        <w:t>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00A61A68" w:rsidR="007746CA" w:rsidRDefault="002C4097" w:rsidP="00224FCB">
      <w:pPr>
        <w:ind w:firstLine="720"/>
        <w:jc w:val="both"/>
        <w:rPr>
          <w:lang w:val="en-CA"/>
        </w:rPr>
      </w:pPr>
      <w:r>
        <w:t>Genetic analysis of m</w:t>
      </w:r>
      <w:r w:rsidR="004D2831">
        <w:rPr>
          <w:lang w:val="en-CA"/>
        </w:rPr>
        <w:t>any biological traits</w:t>
      </w:r>
      <w:r w:rsidR="006F5C06">
        <w:rPr>
          <w:lang w:val="en-CA"/>
        </w:rPr>
        <w:t xml:space="preserve"> </w:t>
      </w:r>
      <w:r>
        <w:rPr>
          <w:lang w:val="en-CA"/>
        </w:rPr>
        <w:t xml:space="preserve">has yielded numerous </w:t>
      </w:r>
      <w:r w:rsidR="006F5C06">
        <w:rPr>
          <w:lang w:val="en-CA"/>
        </w:rPr>
        <w:t>complex genetic interactions</w:t>
      </w:r>
      <w:r w:rsidR="001E20EF" w:rsidRPr="00233F15">
        <w:rPr>
          <w:lang w:val="en-CA"/>
        </w:rPr>
        <w:t>.</w:t>
      </w:r>
      <w:r w:rsidR="000C7E1E">
        <w:rPr>
          <w:lang w:val="en-CA"/>
        </w:rPr>
        <w:t xml:space="preserve"> </w:t>
      </w:r>
      <w:r w:rsidR="00B03EF8">
        <w:rPr>
          <w:lang w:val="en-CA"/>
        </w:rPr>
        <w:t xml:space="preserve"> A large survey of</w:t>
      </w:r>
      <w:r w:rsidR="00DC79BF">
        <w:rPr>
          <w:lang w:val="en-CA"/>
        </w:rPr>
        <w:t xml:space="preserve"> multi-knockout effects on yeast growth est</w:t>
      </w:r>
      <w:r w:rsidR="00EB428C">
        <w:rPr>
          <w:lang w:val="en-CA"/>
        </w:rPr>
        <w:t>imates that it would be</w:t>
      </w:r>
      <w:r w:rsidR="00DC79BF">
        <w:rPr>
          <w:lang w:val="en-CA"/>
        </w:rPr>
        <w:t xml:space="preserve"> affected by vasty more triple interactions (i.e. </w:t>
      </w:r>
      <w:r w:rsidR="00294C6D">
        <w:rPr>
          <w:lang w:val="en-CA"/>
        </w:rPr>
        <w:t>effects</w:t>
      </w:r>
      <w:r w:rsidR="00DC79BF">
        <w:rPr>
          <w:lang w:val="en-CA"/>
        </w:rPr>
        <w:t xml:space="preserve"> which cannot be explained by the underlying single and double mutant consequences)</w:t>
      </w:r>
      <w:r w:rsidR="00DC79BF" w:rsidRPr="00DC79BF">
        <w:rPr>
          <w:lang w:val="en-CA"/>
        </w:rPr>
        <w:t xml:space="preserve"> </w:t>
      </w:r>
      <w:r w:rsidR="00DC79BF">
        <w:rPr>
          <w:lang w:val="en-CA"/>
        </w:rPr>
        <w:t xml:space="preserve">than </w:t>
      </w:r>
      <w:r w:rsidR="00DC79BF" w:rsidRPr="00233F15">
        <w:rPr>
          <w:lang w:val="en-CA"/>
        </w:rPr>
        <w:t>all discovered two-gene interactions</w:t>
      </w:r>
      <w:r w:rsidR="00227165">
        <w:rPr>
          <w:lang w:val="en-CA"/>
        </w:rPr>
        <w:t xml:space="preserve"> if profiled exhaustively</w:t>
      </w:r>
      <w:r w:rsidR="00DC79BF" w:rsidRPr="00233F15">
        <w:rPr>
          <w:lang w:val="en-CA"/>
        </w:rPr>
        <w:fldChar w:fldCharType="begin" w:fldLock="1"/>
      </w:r>
      <w:r w:rsidR="00DC79BF">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DC79BF" w:rsidRPr="00233F15">
        <w:rPr>
          <w:lang w:val="en-CA"/>
        </w:rPr>
        <w:fldChar w:fldCharType="separate"/>
      </w:r>
      <w:r w:rsidR="00DC79BF" w:rsidRPr="007817A4">
        <w:rPr>
          <w:noProof/>
          <w:vertAlign w:val="superscript"/>
          <w:lang w:val="en-CA"/>
        </w:rPr>
        <w:t>6</w:t>
      </w:r>
      <w:r w:rsidR="00DC79BF"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w:t>
      </w:r>
      <w:r w:rsidR="000C7E1E">
        <w:rPr>
          <w:lang w:val="en-CA"/>
        </w:rPr>
        <w:t xml:space="preserve">perturbation of many different biological mechanisms can result in triple </w:t>
      </w:r>
      <w:r w:rsidR="00C1089F">
        <w:rPr>
          <w:lang w:val="en-CA"/>
        </w:rPr>
        <w:t xml:space="preserve">genetic </w:t>
      </w:r>
      <w:r w:rsidR="000C7E1E">
        <w:rPr>
          <w:lang w:val="en-CA"/>
        </w:rPr>
        <w:t xml:space="preserve">interactions, </w:t>
      </w:r>
      <w:r w:rsidR="007A4B4D">
        <w:rPr>
          <w:lang w:val="en-CA"/>
        </w:rPr>
        <w:t>suggesting a</w:t>
      </w:r>
      <w:r w:rsidR="00923AC2" w:rsidRPr="00233F15">
        <w:rPr>
          <w:lang w:val="en-CA"/>
        </w:rPr>
        <w:t xml:space="preserve"> </w:t>
      </w:r>
      <w:r w:rsidR="007A4B4D">
        <w:rPr>
          <w:lang w:val="en-CA"/>
        </w:rPr>
        <w:t>prevalence</w:t>
      </w:r>
      <w:r w:rsidR="00850B62" w:rsidRPr="00233F15">
        <w:rPr>
          <w:lang w:val="en-CA"/>
        </w:rPr>
        <w:t xml:space="preserve"> within</w:t>
      </w:r>
      <w:r w:rsidR="00923AC2" w:rsidRPr="00233F15">
        <w:rPr>
          <w:lang w:val="en-CA"/>
        </w:rPr>
        <w:t xml:space="preserve"> many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t</w:t>
      </w:r>
      <w:r w:rsidR="008A1D33">
        <w:rPr>
          <w:lang w:val="en-CA"/>
        </w:rPr>
        <w:t>riple</w:t>
      </w:r>
      <w:r w:rsidR="00CC2332" w:rsidRPr="00233F15">
        <w:rPr>
          <w:lang w:val="en-CA"/>
        </w:rPr>
        <w:t xml:space="preserve"> knockouts, </w:t>
      </w:r>
      <w:r w:rsidR="009B781D">
        <w:rPr>
          <w:lang w:val="en-CA"/>
        </w:rPr>
        <w:t>cases</w:t>
      </w:r>
      <w:r w:rsidR="008D75CD" w:rsidRPr="00233F15">
        <w:rPr>
          <w:lang w:val="en-CA"/>
        </w:rPr>
        <w:t xml:space="preserve"> of complex genetic interactions </w:t>
      </w:r>
      <w:r w:rsidR="00C36E86">
        <w:rPr>
          <w:lang w:val="en-CA"/>
        </w:rPr>
        <w:t>arising from</w:t>
      </w:r>
      <w:r w:rsidR="008D75CD" w:rsidRPr="00233F15">
        <w:rPr>
          <w:lang w:val="en-CA"/>
        </w:rPr>
        <w:t xml:space="preserve"> </w:t>
      </w:r>
      <w:r w:rsidR="00C36E86">
        <w:rPr>
          <w:lang w:val="en-CA"/>
        </w:rPr>
        <w:t>&gt;5</w:t>
      </w:r>
      <w:r w:rsidR="008D75CD" w:rsidRPr="00233F15">
        <w:rPr>
          <w:lang w:val="en-CA"/>
        </w:rPr>
        <w:t xml:space="preserve">, 7, and </w:t>
      </w:r>
      <w:r w:rsidR="00C36E86">
        <w:rPr>
          <w:lang w:val="en-CA"/>
        </w:rPr>
        <w:t>&gt;</w:t>
      </w:r>
      <w:r w:rsidR="008D75CD" w:rsidRPr="00233F15">
        <w:rPr>
          <w:lang w:val="en-CA"/>
        </w:rPr>
        <w:t>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C1089F">
        <w:rPr>
          <w:lang w:val="en-CA"/>
        </w:rPr>
        <w:t>In other system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5BCCDCDB" w:rsidR="00551BE5" w:rsidRPr="00233F15" w:rsidRDefault="007746CA" w:rsidP="00224FCB">
      <w:pPr>
        <w:ind w:firstLine="720"/>
        <w:jc w:val="both"/>
        <w:rPr>
          <w:lang w:val="en-CA"/>
        </w:rPr>
      </w:pPr>
      <w:r w:rsidRPr="00233F15">
        <w:rPr>
          <w:lang w:val="en-CA"/>
        </w:rPr>
        <w:t xml:space="preserve">A </w:t>
      </w:r>
      <w:r w:rsidR="00C36E86">
        <w:rPr>
          <w:lang w:val="en-CA"/>
        </w:rPr>
        <w:t xml:space="preserve">major </w:t>
      </w:r>
      <w:r w:rsidRPr="00233F15">
        <w:rPr>
          <w:lang w:val="en-CA"/>
        </w:rPr>
        <w:t>challenge to sys</w:t>
      </w:r>
      <w:r w:rsidR="00C1089F">
        <w:rPr>
          <w:lang w:val="en-CA"/>
        </w:rPr>
        <w:t>tematically surveying</w:t>
      </w:r>
      <w:r w:rsidR="009F54F1">
        <w:rPr>
          <w:lang w:val="en-CA"/>
        </w:rPr>
        <w:t xml:space="preserve">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w:t>
      </w:r>
      <w:r w:rsidR="009C5A29">
        <w:rPr>
          <w:lang w:val="en-CA"/>
        </w:rPr>
        <w:t>two-gene</w:t>
      </w:r>
      <w:r w:rsidRPr="00233F15">
        <w:rPr>
          <w:lang w:val="en-CA"/>
        </w:rPr>
        <w:t xml:space="preserve"> interactions in yeast required the development of tools to individually engineer and profile more than 23 million strai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xml:space="preserve">.  Large two-gene knockout </w:t>
      </w:r>
      <w:r w:rsidR="009F7F60">
        <w:rPr>
          <w:lang w:val="en-CA"/>
        </w:rPr>
        <w:t xml:space="preserve">growth </w:t>
      </w:r>
      <w:r w:rsidRPr="00233F15">
        <w:rPr>
          <w:lang w:val="en-CA"/>
        </w:rPr>
        <w:t>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00C74885">
        <w:rPr>
          <w:lang w:val="en-CA"/>
        </w:rPr>
        <w:t>.  While one expectation is</w:t>
      </w:r>
      <w:r w:rsidRPr="00233F15">
        <w:rPr>
          <w:lang w:val="en-CA"/>
        </w:rPr>
        <w:t xml:space="preserve"> that many of these genes would re</w:t>
      </w:r>
      <w:r>
        <w:rPr>
          <w:lang w:val="en-CA"/>
        </w:rPr>
        <w:t>veal a phenotype in a genome-scale</w:t>
      </w:r>
      <w:r w:rsidR="000626FF">
        <w:rPr>
          <w:lang w:val="en-CA"/>
        </w:rPr>
        <w:t xml:space="preserve"> triple</w:t>
      </w:r>
      <w:r w:rsidRPr="00233F15">
        <w:rPr>
          <w:lang w:val="en-CA"/>
        </w:rPr>
        <w:t xml:space="preserv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feasible</w:t>
      </w:r>
      <w:r w:rsidR="005B6B15">
        <w:rPr>
          <w:lang w:val="en-CA"/>
        </w:rPr>
        <w:t>.</w:t>
      </w:r>
    </w:p>
    <w:p w14:paraId="5C984D29" w14:textId="1C9D3426" w:rsidR="003A154F" w:rsidRPr="002E0C42" w:rsidRDefault="00774DA4" w:rsidP="00224FCB">
      <w:pPr>
        <w:ind w:firstLine="720"/>
        <w:jc w:val="both"/>
      </w:pPr>
      <w:r>
        <w:rPr>
          <w:lang w:val="en-CA"/>
        </w:rPr>
        <w:t>S</w:t>
      </w:r>
      <w:r w:rsidR="00FF7C0A" w:rsidRPr="00233F15">
        <w:rPr>
          <w:lang w:val="en-CA"/>
        </w:rPr>
        <w:t>urmount</w:t>
      </w:r>
      <w:r>
        <w:rPr>
          <w:lang w:val="en-CA"/>
        </w:rPr>
        <w:t>ing</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w:t>
      </w:r>
      <w:r w:rsidR="00DC68EA">
        <w:rPr>
          <w:lang w:val="en-CA"/>
        </w:rPr>
        <w:t>mplex multi-knockout phenotypes requires</w:t>
      </w:r>
      <w:r w:rsidR="000F6A69" w:rsidRPr="00233F15">
        <w:rPr>
          <w:lang w:val="en-CA"/>
        </w:rPr>
        <w:t xml:space="preserve"> methods </w:t>
      </w:r>
      <w:r w:rsidR="001B76DD" w:rsidRPr="00233F15">
        <w:rPr>
          <w:lang w:val="en-CA"/>
        </w:rPr>
        <w:t xml:space="preserve">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262EC8">
        <w:rPr>
          <w:lang w:val="en-CA"/>
        </w:rPr>
        <w:t xml:space="preserve">While a </w:t>
      </w:r>
      <w:r w:rsidR="005B6B15">
        <w:rPr>
          <w:lang w:val="en-CA"/>
        </w:rPr>
        <w:t>genome-wide</w:t>
      </w:r>
      <w:r w:rsidR="003318C2">
        <w:rPr>
          <w:lang w:val="en-CA"/>
        </w:rPr>
        <w:t xml:space="preserve"> survey would </w:t>
      </w:r>
      <w:r w:rsidR="00B254BF">
        <w:rPr>
          <w:lang w:val="en-CA"/>
        </w:rPr>
        <w:t>require a theoretically</w:t>
      </w:r>
      <w:r w:rsidR="003318C2">
        <w:rPr>
          <w:lang w:val="en-CA"/>
        </w:rPr>
        <w:t xml:space="preserve"> impossible number of strains, it is possible to </w:t>
      </w:r>
      <w:r w:rsidR="00A16EE8">
        <w:rPr>
          <w:lang w:val="en-CA"/>
        </w:rPr>
        <w:t xml:space="preserve">study </w:t>
      </w:r>
      <w:r w:rsidR="00CD7CA9">
        <w:rPr>
          <w:lang w:val="en-CA"/>
        </w:rPr>
        <w:t xml:space="preserve">abitrarily </w:t>
      </w:r>
      <w:r w:rsidR="00A16EE8">
        <w:rPr>
          <w:lang w:val="en-CA"/>
        </w:rPr>
        <w:t>complex interactions within a targeted system.</w:t>
      </w:r>
      <w:r w:rsidR="00870E24">
        <w:rPr>
          <w:lang w:val="en-CA"/>
        </w:rPr>
        <w:t xml:space="preserve"> </w:t>
      </w:r>
      <w:r w:rsidR="00FD1DF9">
        <w:rPr>
          <w:lang w:val="en-CA"/>
        </w:rPr>
        <w:t xml:space="preserve"> </w:t>
      </w:r>
      <w:r w:rsidR="00285D6D">
        <w:rPr>
          <w:lang w:val="en-CA"/>
        </w:rPr>
        <w:t>However, current</w:t>
      </w:r>
      <w:r w:rsidR="000F6A69" w:rsidRPr="00233F15">
        <w:rPr>
          <w:lang w:val="en-CA"/>
        </w:rPr>
        <w:t xml:space="preserve"> m</w:t>
      </w:r>
      <w:r w:rsidR="00630E8C" w:rsidRPr="00233F15">
        <w:rPr>
          <w:lang w:val="en-CA"/>
        </w:rPr>
        <w:t xml:space="preserve">olecular tools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AF78EF">
        <w:rPr>
          <w:lang w:val="en-CA"/>
        </w:rPr>
        <w:t>, partly</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AF78EF">
        <w:t>develop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285D6D">
        <w:rPr>
          <w:lang w:val="en-CA"/>
        </w:rPr>
        <w:t>we</w:t>
      </w:r>
      <w:r w:rsidR="00AF78EF">
        <w:rPr>
          <w:lang w:val="en-CA"/>
        </w:rPr>
        <w:t>re designed</w:t>
      </w:r>
      <w:r w:rsidR="00285D6D">
        <w:rPr>
          <w:lang w:val="en-CA"/>
        </w:rPr>
        <w:t xml:space="preserve"> </w:t>
      </w:r>
      <w:r w:rsidR="00692436">
        <w:rPr>
          <w:lang w:val="en-CA"/>
        </w:rPr>
        <w:t>with the aim of</w:t>
      </w:r>
      <w:r w:rsidR="00AF78EF">
        <w:rPr>
          <w:lang w:val="en-CA"/>
        </w:rPr>
        <w:t xml:space="preserve"> </w:t>
      </w:r>
      <w:r w:rsidR="00692436">
        <w:rPr>
          <w:lang w:val="en-CA"/>
        </w:rPr>
        <w:t>isolating</w:t>
      </w:r>
      <w:r w:rsidR="006739F7" w:rsidRPr="00233F15">
        <w:rPr>
          <w:lang w:val="en-CA"/>
        </w:rPr>
        <w:t xml:space="preserve"> a handful of engineered strains exhibiting a phenotype of interest, </w:t>
      </w:r>
      <w:r w:rsidR="00AF78EF">
        <w:rPr>
          <w:lang w:val="en-CA"/>
        </w:rPr>
        <w:t xml:space="preserve">and not </w:t>
      </w:r>
      <w:r w:rsidR="00BB4C18">
        <w:rPr>
          <w:lang w:val="en-CA"/>
        </w:rPr>
        <w:t xml:space="preserve">to isolate and </w:t>
      </w:r>
      <w:r w:rsidR="004D6599">
        <w:rPr>
          <w:lang w:val="en-CA"/>
        </w:rPr>
        <w:t>profile</w:t>
      </w:r>
      <w:r w:rsidR="007D7CF2" w:rsidRPr="00233F15">
        <w:rPr>
          <w:lang w:val="en-CA"/>
        </w:rPr>
        <w:t xml:space="preserve"> the large number of strains required to</w:t>
      </w:r>
      <w:r w:rsidR="00F71779">
        <w:rPr>
          <w:lang w:val="en-CA"/>
        </w:rPr>
        <w:t xml:space="preserve"> characterize the complex genetic lanscape underlying the chosen phenotype</w:t>
      </w:r>
      <w:r w:rsidR="00312993" w:rsidRPr="00233F15">
        <w:t>.</w:t>
      </w:r>
      <w:r w:rsidR="0056430F" w:rsidRPr="00233F15">
        <w:t xml:space="preserve"> </w:t>
      </w:r>
      <w:r w:rsidR="00AF78EF">
        <w:t xml:space="preserve"> While MAGE is being extended </w:t>
      </w:r>
      <w:r w:rsidR="00AF78EF" w:rsidRPr="00233F15">
        <w:t>to allow the genotyping of many engineered strains at multiple loci</w:t>
      </w:r>
      <w:r w:rsidR="00AF78EF">
        <w:t xml:space="preserve"> </w:t>
      </w:r>
      <w:r w:rsidR="00AF78EF" w:rsidRPr="00233F15">
        <w:t xml:space="preserve">in </w:t>
      </w:r>
      <w:r w:rsidR="00AF78EF" w:rsidRPr="00233F15">
        <w:rPr>
          <w:i/>
        </w:rPr>
        <w:t>E. coli</w:t>
      </w:r>
      <w:r w:rsidR="00AF78EF" w:rsidRPr="00233F15">
        <w:t xml:space="preserve"> </w:t>
      </w:r>
      <w:r w:rsidR="00AF78EF" w:rsidRPr="00233F15">
        <w:fldChar w:fldCharType="begin" w:fldLock="1"/>
      </w:r>
      <w:r w:rsidR="00AF78EF"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AF78EF" w:rsidRPr="00233F15">
        <w:fldChar w:fldCharType="separate"/>
      </w:r>
      <w:r w:rsidR="00AF78EF" w:rsidRPr="00233F15">
        <w:rPr>
          <w:noProof/>
          <w:vertAlign w:val="superscript"/>
        </w:rPr>
        <w:t>18,19</w:t>
      </w:r>
      <w:r w:rsidR="00AF78EF" w:rsidRPr="00233F15">
        <w:fldChar w:fldCharType="end"/>
      </w:r>
      <w:r w:rsidR="00AF78EF">
        <w:t xml:space="preserve">, it is not yet suitable </w:t>
      </w:r>
      <w:r w:rsidR="00415EBD">
        <w:t xml:space="preserve">for </w:t>
      </w:r>
      <w:r w:rsidR="002E0C42">
        <w:t>accurate profiling</w:t>
      </w:r>
      <w:r w:rsidR="00415EBD">
        <w:t>.</w:t>
      </w:r>
    </w:p>
    <w:p w14:paraId="28A9C687" w14:textId="7D30AC7C" w:rsidR="00415EBD" w:rsidRDefault="006D40FF" w:rsidP="00224FCB">
      <w:pPr>
        <w:ind w:firstLine="720"/>
        <w:jc w:val="both"/>
        <w:rPr>
          <w:rFonts w:eastAsia="Times New Roman"/>
          <w:color w:val="000000" w:themeColor="text1"/>
        </w:rPr>
      </w:pPr>
      <w:r>
        <w:rPr>
          <w:lang w:val="en-CA"/>
        </w:rPr>
        <w:t>Here we describe</w:t>
      </w:r>
      <w:r w:rsidR="00E217D9">
        <w:rPr>
          <w:lang w:val="en-CA"/>
        </w:rPr>
        <w:t xml:space="preserve"> a</w:t>
      </w:r>
      <w:r w:rsidR="009E776F">
        <w:rPr>
          <w:lang w:val="en-CA"/>
        </w:rPr>
        <w:t>n</w:t>
      </w:r>
      <w:r w:rsidR="00E217D9">
        <w:rPr>
          <w:lang w:val="en-CA"/>
        </w:rPr>
        <w:t xml:space="preserve">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strategy to study phenotypes</w:t>
      </w:r>
      <w:r w:rsidR="00E217D9">
        <w:rPr>
          <w:rFonts w:eastAsia="Times New Roman"/>
        </w:rPr>
        <w:t xml:space="preserve"> </w:t>
      </w:r>
      <w:r w:rsidR="00703332">
        <w:rPr>
          <w:rFonts w:eastAsia="Times New Roman"/>
        </w:rPr>
        <w:t>arising from</w:t>
      </w:r>
      <w:r w:rsidR="00F049A0">
        <w:rPr>
          <w:rFonts w:eastAsia="Times New Roman"/>
        </w:rPr>
        <w:t xml:space="preserve"> arbitrary genetic complexity </w:t>
      </w:r>
      <w:r w:rsidR="00E217D9">
        <w:rPr>
          <w:rFonts w:eastAsia="Times New Roman"/>
        </w:rPr>
        <w:t xml:space="preserve">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multi-knockout relationships, </w:t>
      </w:r>
      <w:r w:rsidR="007222BA">
        <w:rPr>
          <w:rFonts w:eastAsia="Times New Roman"/>
          <w:color w:val="000000" w:themeColor="text1"/>
        </w:rPr>
        <w:t>leading to further exploration of</w:t>
      </w:r>
      <w:r w:rsidR="00E217D9">
        <w:rPr>
          <w:rFonts w:eastAsia="Times New Roman"/>
          <w:color w:val="000000" w:themeColor="text1"/>
        </w:rPr>
        <w:t xml:space="preserve"> the biolo</w:t>
      </w:r>
      <w:r w:rsidR="00B6453C">
        <w:rPr>
          <w:rFonts w:eastAsia="Times New Roman"/>
          <w:color w:val="000000" w:themeColor="text1"/>
        </w:rPr>
        <w:t>gical basis of one these traits and</w:t>
      </w:r>
      <w:r w:rsidR="00E217D9">
        <w:rPr>
          <w:rFonts w:eastAsia="Times New Roman"/>
          <w:color w:val="000000" w:themeColor="text1"/>
        </w:rPr>
        <w:t xml:space="preserve"> demonstrating</w:t>
      </w:r>
      <w:r w:rsidR="002810DC" w:rsidRPr="00233F15">
        <w:rPr>
          <w:rFonts w:eastAsia="Times New Roman"/>
          <w:color w:val="000000" w:themeColor="text1"/>
        </w:rPr>
        <w:t xml:space="preserve"> the potential of </w:t>
      </w:r>
      <w:r w:rsidR="00415EBD">
        <w:rPr>
          <w:rFonts w:eastAsia="Times New Roman"/>
          <w:color w:val="000000" w:themeColor="text1"/>
        </w:rPr>
        <w:t>this strategy</w:t>
      </w:r>
      <w:r w:rsidR="002810DC" w:rsidRPr="00233F15">
        <w:rPr>
          <w:rFonts w:eastAsia="Times New Roman"/>
          <w:color w:val="000000" w:themeColor="text1"/>
        </w:rPr>
        <w:t xml:space="preserve"> to </w:t>
      </w:r>
      <w:r w:rsidR="00415EBD">
        <w:rPr>
          <w:rFonts w:eastAsia="Times New Roman"/>
          <w:color w:val="000000" w:themeColor="text1"/>
        </w:rPr>
        <w:t>yield in-depth understanding of multi-gene traits and a more complete map of gene function.</w:t>
      </w:r>
    </w:p>
    <w:p w14:paraId="595E3B0C" w14:textId="77777777" w:rsidR="00415EBD" w:rsidRDefault="00415EBD" w:rsidP="00224FCB">
      <w:pPr>
        <w:jc w:val="both"/>
        <w:rPr>
          <w:rFonts w:eastAsia="Times New Roman"/>
          <w:color w:val="000000" w:themeColor="text1"/>
        </w:rPr>
      </w:pPr>
    </w:p>
    <w:p w14:paraId="2FB82D27" w14:textId="1431E656" w:rsidR="005D1FF8" w:rsidRPr="00415EBD" w:rsidRDefault="00B0183A" w:rsidP="00224FCB">
      <w:pPr>
        <w:jc w:val="both"/>
        <w:rPr>
          <w:rFonts w:eastAsia="Times New Roman"/>
          <w:color w:val="000000" w:themeColor="text1"/>
        </w:rPr>
      </w:pPr>
      <w:r w:rsidRPr="00233F15">
        <w:rPr>
          <w:b/>
          <w:bCs/>
          <w:iCs/>
          <w:color w:val="000000" w:themeColor="text1"/>
          <w:sz w:val="28"/>
        </w:rPr>
        <w:t>Results</w:t>
      </w:r>
    </w:p>
    <w:p w14:paraId="5E63CDB8" w14:textId="1A75FEF1" w:rsidR="00E47F5E" w:rsidRDefault="000F65CF" w:rsidP="00224FCB">
      <w:pPr>
        <w:outlineLvl w:val="0"/>
        <w:rPr>
          <w:b/>
          <w:bCs/>
          <w:iCs/>
          <w:color w:val="000000" w:themeColor="text1"/>
        </w:rPr>
      </w:pPr>
      <w:r>
        <w:rPr>
          <w:b/>
          <w:bCs/>
          <w:iCs/>
          <w:color w:val="000000" w:themeColor="text1"/>
        </w:rPr>
        <w:lastRenderedPageBreak/>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2705669A" w14:textId="77423343" w:rsidR="00CD405B" w:rsidRDefault="00420864" w:rsidP="00224FCB">
      <w:pPr>
        <w:ind w:firstLine="720"/>
        <w:jc w:val="both"/>
        <w:rPr>
          <w:lang w:val="en-CA"/>
        </w:rPr>
      </w:pPr>
      <w:r>
        <w:rPr>
          <w:bCs/>
          <w:iCs/>
          <w:color w:val="000000" w:themeColor="text1"/>
        </w:rPr>
        <w:t>Genetic variation in yeast can be</w:t>
      </w:r>
      <w:r w:rsidR="00675487">
        <w:rPr>
          <w:bCs/>
          <w:iCs/>
          <w:color w:val="000000" w:themeColor="text1"/>
        </w:rPr>
        <w:t xml:space="preserve"> introduce</w:t>
      </w:r>
      <w:r>
        <w:rPr>
          <w:bCs/>
          <w:iCs/>
          <w:color w:val="000000" w:themeColor="text1"/>
        </w:rPr>
        <w:t>d</w:t>
      </w:r>
      <w:r w:rsidR="00675487">
        <w:rPr>
          <w:bCs/>
          <w:iCs/>
          <w:color w:val="000000" w:themeColor="text1"/>
        </w:rPr>
        <w:t xml:space="preserve"> </w:t>
      </w:r>
      <w:r w:rsidR="00675487" w:rsidRPr="002456C5">
        <w:rPr>
          <w:i/>
          <w:lang w:val="en-CA"/>
        </w:rPr>
        <w:t>en masse</w:t>
      </w:r>
      <w:r w:rsidR="00675487">
        <w:rPr>
          <w:i/>
          <w:lang w:val="en-CA"/>
        </w:rPr>
        <w:t xml:space="preserve"> </w:t>
      </w:r>
      <w:r w:rsidR="00675487">
        <w:rPr>
          <w:lang w:val="en-CA"/>
        </w:rPr>
        <w:t xml:space="preserve">through a cross </w:t>
      </w:r>
      <w:r w:rsidR="00973108">
        <w:rPr>
          <w:lang w:val="en-CA"/>
        </w:rPr>
        <w:t xml:space="preserve">between two </w:t>
      </w:r>
      <w:r w:rsidR="009E776F">
        <w:rPr>
          <w:lang w:val="en-CA"/>
        </w:rPr>
        <w:t>outbred individuals</w:t>
      </w:r>
      <w:r w:rsidR="00973108">
        <w:rPr>
          <w:lang w:val="en-CA"/>
        </w:rPr>
        <w:t>, so t</w:t>
      </w:r>
      <w:r w:rsidR="008A1E26">
        <w:rPr>
          <w:lang w:val="en-CA"/>
        </w:rPr>
        <w:t xml:space="preserve">hat </w:t>
      </w:r>
      <w:r w:rsidR="009E776F">
        <w:rPr>
          <w:lang w:val="en-CA"/>
        </w:rPr>
        <w:t xml:space="preserve">each segregant </w:t>
      </w:r>
      <w:r w:rsidR="008A1E26">
        <w:rPr>
          <w:lang w:val="en-CA"/>
        </w:rPr>
        <w:t>inherit</w:t>
      </w:r>
      <w:r w:rsidR="009E776F">
        <w:rPr>
          <w:lang w:val="en-CA"/>
        </w:rPr>
        <w:t>s</w:t>
      </w:r>
      <w:r w:rsidR="008A1E26">
        <w:rPr>
          <w:lang w:val="en-CA"/>
        </w:rPr>
        <w:t xml:space="preserve"> </w:t>
      </w:r>
      <w:r w:rsidR="009E776F">
        <w:rPr>
          <w:lang w:val="en-CA"/>
        </w:rPr>
        <w:t xml:space="preserve">variation randomly </w:t>
      </w:r>
      <w:r w:rsidR="00E56229">
        <w:rPr>
          <w:lang w:val="en-CA"/>
        </w:rPr>
        <w:t>at positions</w:t>
      </w:r>
      <w:r w:rsidR="00415EBD">
        <w:rPr>
          <w:lang w:val="en-CA"/>
        </w:rPr>
        <w:t xml:space="preserve"> </w:t>
      </w:r>
      <w:r w:rsidR="009E776F">
        <w:rPr>
          <w:lang w:val="en-CA"/>
        </w:rPr>
        <w:t>that differ between parents</w:t>
      </w:r>
      <w:r w:rsidR="00E56229" w:rsidRPr="002456C5">
        <w:rPr>
          <w:lang w:val="en-CA"/>
        </w:rPr>
        <w:fldChar w:fldCharType="begin" w:fldLock="1"/>
      </w:r>
      <w:r w:rsidR="00E5622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xml:space="preserve">.  These variants are </w:t>
      </w:r>
      <w:r w:rsidR="00E56229" w:rsidRPr="002456C5">
        <w:rPr>
          <w:lang w:val="en-CA"/>
        </w:rPr>
        <w:t>then statistically associated to traits of interest</w:t>
      </w:r>
      <w:r w:rsidR="00945D99">
        <w:rPr>
          <w:lang w:val="en-CA"/>
        </w:rPr>
        <w:t>, such as gene expression</w:t>
      </w:r>
      <w:r w:rsidR="00A04CEC" w:rsidRPr="00233F15">
        <w:rPr>
          <w:bCs/>
          <w:iCs/>
          <w:color w:val="000000" w:themeColor="text1"/>
        </w:rPr>
        <w:fldChar w:fldCharType="begin" w:fldLock="1"/>
      </w:r>
      <w:r w:rsidR="00987DE0">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0&lt;/sup&gt;", "plainTextFormattedCitation" : "20", "previouslyFormattedCitation" : "&lt;sup&gt;20&lt;/sup&gt;" }, "properties" : { "noteIndex" : 0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0</w:t>
      </w:r>
      <w:r w:rsidR="00A04CEC" w:rsidRPr="00233F15">
        <w:rPr>
          <w:bCs/>
          <w:iCs/>
          <w:color w:val="000000" w:themeColor="text1"/>
        </w:rPr>
        <w:fldChar w:fldCharType="end"/>
      </w:r>
      <w:r w:rsidR="00DE7EDA">
        <w:rPr>
          <w:lang w:val="en-CA"/>
        </w:rPr>
        <w:t xml:space="preserve"> or small molecule resistance</w:t>
      </w:r>
      <w:r w:rsidR="00A04CEC" w:rsidRPr="00233F15">
        <w:rPr>
          <w:bCs/>
          <w:iCs/>
          <w:color w:val="000000" w:themeColor="text1"/>
        </w:rPr>
        <w:fldChar w:fldCharType="begin" w:fldLock="1"/>
      </w:r>
      <w:r w:rsidR="00987DE0">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noteIndex" : 0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1</w:t>
      </w:r>
      <w:r w:rsidR="00A04CEC" w:rsidRPr="00233F15">
        <w:rPr>
          <w:bCs/>
          <w:iCs/>
          <w:color w:val="000000" w:themeColor="text1"/>
        </w:rPr>
        <w:fldChar w:fldCharType="end"/>
      </w:r>
      <w:r w:rsidR="00194FD7">
        <w:rPr>
          <w:bCs/>
          <w:iCs/>
          <w:color w:val="000000" w:themeColor="text1"/>
        </w:rPr>
        <w:t>.  However, the traditional use of two natural isolates limits thes studies to naturally occuring variants.</w:t>
      </w:r>
      <w:r w:rsidR="00194FD7">
        <w:rPr>
          <w:lang w:val="en-CA"/>
        </w:rPr>
        <w:t xml:space="preserve">  </w:t>
      </w:r>
      <w:r w:rsidR="00AA6BD9">
        <w:rPr>
          <w:lang w:val="en-CA"/>
        </w:rPr>
        <w:t>For example, associating variants with drug resistance in yeast</w:t>
      </w:r>
      <w:r w:rsidR="00AA6BD9">
        <w:rPr>
          <w:lang w:val="en-CA"/>
        </w:rPr>
        <w:fldChar w:fldCharType="begin" w:fldLock="1"/>
      </w:r>
      <w:r w:rsidR="00AA6BD9">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noteIndex" : 0 }, "schema" : "https://github.com/citation-style-language/schema/raw/master/csl-citation.json" }</w:instrText>
      </w:r>
      <w:r w:rsidR="00AA6BD9">
        <w:rPr>
          <w:lang w:val="en-CA"/>
        </w:rPr>
        <w:fldChar w:fldCharType="separate"/>
      </w:r>
      <w:r w:rsidR="00AA6BD9" w:rsidRPr="00AA6BD9">
        <w:rPr>
          <w:noProof/>
          <w:vertAlign w:val="superscript"/>
          <w:lang w:val="en-CA"/>
        </w:rPr>
        <w:t>21</w:t>
      </w:r>
      <w:r w:rsidR="00AA6BD9">
        <w:rPr>
          <w:lang w:val="en-CA"/>
        </w:rPr>
        <w:fldChar w:fldCharType="end"/>
      </w:r>
      <w:r w:rsidR="00AA6BD9">
        <w:rPr>
          <w:lang w:val="en-CA"/>
        </w:rPr>
        <w:t xml:space="preserve"> misses many genes known to be important through knockout studies, such as ABC transporters</w:t>
      </w:r>
      <w:r w:rsidR="00AA6BD9">
        <w:rPr>
          <w:lang w:val="en-CA"/>
        </w:rPr>
        <w:fldChar w:fldCharType="begin" w:fldLock="1"/>
      </w:r>
      <w:r w:rsidR="00F260F0">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2&lt;/sup&gt;", "plainTextFormattedCitation" : "22", "previouslyFormattedCitation" : "&lt;sup&gt;22&lt;/sup&gt;" }, "properties" : { "noteIndex" : 0 }, "schema" : "https://github.com/citation-style-language/schema/raw/master/csl-citation.json" }</w:instrText>
      </w:r>
      <w:r w:rsidR="00AA6BD9">
        <w:rPr>
          <w:lang w:val="en-CA"/>
        </w:rPr>
        <w:fldChar w:fldCharType="separate"/>
      </w:r>
      <w:r w:rsidR="00AA6BD9" w:rsidRPr="00AA6BD9">
        <w:rPr>
          <w:noProof/>
          <w:vertAlign w:val="superscript"/>
          <w:lang w:val="en-CA"/>
        </w:rPr>
        <w:t>22</w:t>
      </w:r>
      <w:r w:rsidR="00AA6BD9">
        <w:rPr>
          <w:lang w:val="en-CA"/>
        </w:rPr>
        <w:fldChar w:fldCharType="end"/>
      </w:r>
      <w:r w:rsidR="00AA6BD9">
        <w:rPr>
          <w:lang w:val="en-CA"/>
        </w:rPr>
        <w:t xml:space="preserve">. </w:t>
      </w:r>
      <w:r w:rsidR="00111D86">
        <w:rPr>
          <w:lang w:val="en-CA"/>
        </w:rPr>
        <w:t xml:space="preserve"> </w:t>
      </w:r>
      <w:r w:rsidR="008F261F">
        <w:rPr>
          <w:lang w:val="en-CA"/>
        </w:rPr>
        <w:t xml:space="preserve">The use of diverse parents differing at hundreds of thousands of positions </w:t>
      </w:r>
      <w:r w:rsidR="00AB27C3">
        <w:rPr>
          <w:lang w:val="en-CA"/>
        </w:rPr>
        <w:t>also results in many linked variants at each trait-associated locus, confounding identification o</w:t>
      </w:r>
      <w:r w:rsidR="002C64B8">
        <w:rPr>
          <w:lang w:val="en-CA"/>
        </w:rPr>
        <w:t>f causal variants, and requires</w:t>
      </w:r>
      <w:r w:rsidR="00AB27C3">
        <w:rPr>
          <w:lang w:val="en-CA"/>
        </w:rPr>
        <w:t xml:space="preserve"> prohibitively many individuals for</w:t>
      </w:r>
      <w:r w:rsidR="00AB27C3" w:rsidRPr="00885C71">
        <w:rPr>
          <w:lang w:val="en-CA"/>
        </w:rPr>
        <w:t xml:space="preserve"> </w:t>
      </w:r>
      <w:r w:rsidR="00AB27C3">
        <w:rPr>
          <w:lang w:val="en-CA"/>
        </w:rPr>
        <w:t xml:space="preserve">statistically reconstructing </w:t>
      </w:r>
      <w:r w:rsidR="00AB27C3" w:rsidRPr="00885C71">
        <w:rPr>
          <w:lang w:val="en-CA"/>
        </w:rPr>
        <w:t xml:space="preserve">complex </w:t>
      </w:r>
      <w:r w:rsidR="00400A85">
        <w:rPr>
          <w:lang w:val="en-CA"/>
        </w:rPr>
        <w:t>associations</w:t>
      </w:r>
      <w:r w:rsidR="00AB27C3" w:rsidRPr="00885C71">
        <w:rPr>
          <w:lang w:val="en-CA"/>
        </w:rPr>
        <w:t>.</w:t>
      </w:r>
      <w:r w:rsidR="00AB27C3">
        <w:rPr>
          <w:lang w:val="en-CA"/>
        </w:rPr>
        <w:t xml:space="preserve"> </w:t>
      </w:r>
      <w:r w:rsidR="0016025B">
        <w:rPr>
          <w:lang w:val="en-CA"/>
        </w:rPr>
        <w:t xml:space="preserve"> </w:t>
      </w:r>
      <w:r w:rsidR="00114000">
        <w:rPr>
          <w:lang w:val="en-CA"/>
        </w:rPr>
        <w:t xml:space="preserve">Here we describe </w:t>
      </w:r>
      <w:r w:rsidR="00EA48D3">
        <w:rPr>
          <w:lang w:val="en-CA"/>
        </w:rPr>
        <w:t>a</w:t>
      </w:r>
      <w:r w:rsidR="00564D92">
        <w:rPr>
          <w:lang w:val="en-CA"/>
        </w:rPr>
        <w:t xml:space="preserve"> ‘hybrid’ </w:t>
      </w:r>
      <w:r w:rsidR="000D060F">
        <w:rPr>
          <w:lang w:val="en-CA"/>
        </w:rPr>
        <w:t xml:space="preserve">strategy where one or </w:t>
      </w:r>
      <w:r w:rsidR="00EF52CC">
        <w:rPr>
          <w:lang w:val="en-CA"/>
        </w:rPr>
        <w:t>few individual</w:t>
      </w:r>
      <w:r w:rsidR="00A834FB">
        <w:rPr>
          <w:lang w:val="en-CA"/>
        </w:rPr>
        <w:t>s containing all</w:t>
      </w:r>
      <w:r w:rsidR="00564D92">
        <w:rPr>
          <w:lang w:val="en-CA"/>
        </w:rPr>
        <w:t xml:space="preserve"> desired variants are engineered using molecular tools, and </w:t>
      </w:r>
      <w:r w:rsidR="00A834FB">
        <w:rPr>
          <w:lang w:val="en-CA"/>
        </w:rPr>
        <w:t xml:space="preserve">then </w:t>
      </w:r>
      <w:r w:rsidR="00564D92">
        <w:rPr>
          <w:lang w:val="en-CA"/>
        </w:rPr>
        <w:t xml:space="preserve">segregated randomly over a population using a controlled cross </w:t>
      </w:r>
      <w:r w:rsidR="00EA48D3">
        <w:rPr>
          <w:lang w:val="en-CA"/>
        </w:rPr>
        <w:t>to overcome</w:t>
      </w:r>
      <w:r w:rsidR="00564D92">
        <w:rPr>
          <w:lang w:val="en-CA"/>
        </w:rPr>
        <w:t xml:space="preserve"> the above limitations.</w:t>
      </w:r>
      <w:r w:rsidR="007A0F8D">
        <w:rPr>
          <w:lang w:val="en-CA"/>
        </w:rPr>
        <w:t xml:space="preserve"> </w:t>
      </w:r>
    </w:p>
    <w:p w14:paraId="2B70C350" w14:textId="1B76FAC3" w:rsidR="00377AD5" w:rsidRDefault="002F01D9" w:rsidP="00224FCB">
      <w:pPr>
        <w:ind w:firstLine="720"/>
        <w:jc w:val="both"/>
        <w:outlineLvl w:val="0"/>
        <w:rPr>
          <w:bCs/>
          <w:iCs/>
          <w:color w:val="000000" w:themeColor="text1"/>
        </w:rPr>
      </w:pPr>
      <w:r>
        <w:rPr>
          <w:lang w:val="en-CA"/>
        </w:rPr>
        <w:t xml:space="preserve">The </w:t>
      </w:r>
      <w:r w:rsidR="005D51C8">
        <w:rPr>
          <w:lang w:val="en-CA"/>
        </w:rPr>
        <w:t xml:space="preserve">use of molecular tools </w:t>
      </w:r>
      <w:r>
        <w:rPr>
          <w:lang w:val="en-CA"/>
        </w:rPr>
        <w:t>allows</w:t>
      </w:r>
      <w:r w:rsidR="001668FC">
        <w:rPr>
          <w:lang w:val="en-CA"/>
        </w:rPr>
        <w:t xml:space="preserve"> </w:t>
      </w:r>
      <w:r w:rsidR="005D51C8">
        <w:rPr>
          <w:lang w:val="en-CA"/>
        </w:rPr>
        <w:t xml:space="preserve">not only </w:t>
      </w:r>
      <w:r w:rsidR="00245236">
        <w:rPr>
          <w:lang w:val="en-CA"/>
        </w:rPr>
        <w:t xml:space="preserve">the </w:t>
      </w:r>
      <w:r w:rsidR="005D51C8">
        <w:rPr>
          <w:lang w:val="en-CA"/>
        </w:rPr>
        <w:t xml:space="preserve">engineering of </w:t>
      </w:r>
      <w:r w:rsidR="00245236">
        <w:rPr>
          <w:lang w:val="en-CA"/>
        </w:rPr>
        <w:t>only desired</w:t>
      </w:r>
      <w:r w:rsidR="001668FC">
        <w:rPr>
          <w:lang w:val="en-CA"/>
        </w:rPr>
        <w:t xml:space="preserve"> variation into an individual strain, but also </w:t>
      </w:r>
      <w:r w:rsidR="001668FC">
        <w:rPr>
          <w:bCs/>
          <w:iCs/>
          <w:color w:val="000000" w:themeColor="text1"/>
        </w:rPr>
        <w:t>population-level identification, genotyping, and phenotyping of each individual in the resulting cross.  To perform individual identification, a parent strain can be transformed with a complex random barcode pool, so that each segregant inherits a unique barcode.</w:t>
      </w:r>
      <w:r w:rsidR="001668FC" w:rsidRPr="001668FC">
        <w:rPr>
          <w:bCs/>
          <w:iCs/>
          <w:color w:val="000000" w:themeColor="text1"/>
        </w:rPr>
        <w:t xml:space="preserve"> </w:t>
      </w:r>
      <w:r w:rsidR="001668FC">
        <w:rPr>
          <w:bCs/>
          <w:iCs/>
          <w:color w:val="000000" w:themeColor="text1"/>
        </w:rPr>
        <w:t>Linking this barcode identifier to a strain genotype can be performed by sequencing it along with the target loci from each isolated individual</w:t>
      </w:r>
      <w:r w:rsidR="0015042B">
        <w:rPr>
          <w:bCs/>
          <w:iCs/>
          <w:color w:val="000000" w:themeColor="text1"/>
        </w:rPr>
        <w:t>, using another molecular tag to identify PCR amplification products arising from the same progeny to allow pooling and subsequent high-throughput sequencing.</w:t>
      </w:r>
      <w:r w:rsidR="00377AD5" w:rsidRPr="00377AD5">
        <w:rPr>
          <w:bCs/>
          <w:iCs/>
          <w:color w:val="000000" w:themeColor="text1"/>
        </w:rPr>
        <w:t xml:space="preserve"> </w:t>
      </w:r>
      <w:r w:rsidR="00D038D5">
        <w:rPr>
          <w:bCs/>
          <w:iCs/>
          <w:color w:val="000000" w:themeColor="text1"/>
        </w:rPr>
        <w:t xml:space="preserve"> </w:t>
      </w:r>
      <w:r w:rsidR="00377AD5">
        <w:rPr>
          <w:bCs/>
          <w:iCs/>
          <w:color w:val="000000" w:themeColor="text1"/>
        </w:rPr>
        <w:t>To perform high-throughput growth profiling, individual barcode abundance can be measured over time in a competitive pool</w:t>
      </w:r>
      <w:r w:rsidR="00377AD5">
        <w:rPr>
          <w:bCs/>
          <w:iCs/>
          <w:color w:val="000000" w:themeColor="text1"/>
        </w:rPr>
        <w:fldChar w:fldCharType="begin" w:fldLock="1"/>
      </w:r>
      <w:r w:rsidR="00EE2C67">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3&lt;/sup&gt;", "plainTextFormattedCitation" : "23", "previouslyFormattedCitation" : "&lt;sup&gt;23&lt;/sup&gt;" }, "properties" : { "noteIndex" : 0 }, "schema" : "https://github.com/citation-style-language/schema/raw/master/csl-citation.json" }</w:instrText>
      </w:r>
      <w:r w:rsidR="00377AD5">
        <w:rPr>
          <w:bCs/>
          <w:iCs/>
          <w:color w:val="000000" w:themeColor="text1"/>
        </w:rPr>
        <w:fldChar w:fldCharType="separate"/>
      </w:r>
      <w:r w:rsidR="00445194" w:rsidRPr="00445194">
        <w:rPr>
          <w:bCs/>
          <w:iCs/>
          <w:noProof/>
          <w:color w:val="000000" w:themeColor="text1"/>
          <w:vertAlign w:val="superscript"/>
        </w:rPr>
        <w:t>23</w:t>
      </w:r>
      <w:r w:rsidR="00377AD5">
        <w:rPr>
          <w:bCs/>
          <w:iCs/>
          <w:color w:val="000000" w:themeColor="text1"/>
        </w:rPr>
        <w:fldChar w:fldCharType="end"/>
      </w:r>
      <w:r w:rsidR="00377AD5">
        <w:rPr>
          <w:bCs/>
          <w:iCs/>
          <w:color w:val="000000" w:themeColor="text1"/>
        </w:rPr>
        <w:t>.  Ultimately, the combination of molecular engineering tools with cross-based approaches results in a large population of</w:t>
      </w:r>
      <w:r w:rsidR="0086500C">
        <w:rPr>
          <w:bCs/>
          <w:iCs/>
          <w:color w:val="000000" w:themeColor="text1"/>
        </w:rPr>
        <w:t xml:space="preserve"> controlled</w:t>
      </w:r>
      <w:r w:rsidR="00377AD5">
        <w:rPr>
          <w:bCs/>
          <w:iCs/>
          <w:color w:val="000000" w:themeColor="text1"/>
        </w:rPr>
        <w:t xml:space="preserve"> multi-mutant individuals which can be readily characterized in-depth under multiple conditions.</w:t>
      </w:r>
    </w:p>
    <w:p w14:paraId="27E61C77" w14:textId="77777777" w:rsidR="000D721A" w:rsidRPr="00245236" w:rsidRDefault="000D721A" w:rsidP="00224FCB">
      <w:pPr>
        <w:ind w:firstLine="720"/>
        <w:jc w:val="both"/>
        <w:outlineLvl w:val="0"/>
        <w:rPr>
          <w:lang w:val="en-CA"/>
        </w:rPr>
      </w:pPr>
    </w:p>
    <w:p w14:paraId="606BC389" w14:textId="2998B0E5" w:rsidR="000F6B5B" w:rsidRDefault="00D20906" w:rsidP="00224FCB">
      <w:pPr>
        <w:outlineLvl w:val="0"/>
        <w:rPr>
          <w:b/>
          <w:bCs/>
          <w:iCs/>
          <w:color w:val="000000" w:themeColor="text1"/>
        </w:rPr>
      </w:pPr>
      <w:r>
        <w:rPr>
          <w:b/>
          <w:bCs/>
          <w:iCs/>
          <w:color w:val="000000" w:themeColor="text1"/>
        </w:rPr>
        <w:t>The Barcoder Pool: A Tool for Population Engineering</w:t>
      </w:r>
    </w:p>
    <w:p w14:paraId="7824FAFB" w14:textId="4B407C94" w:rsidR="00C451B2" w:rsidRDefault="00B37241" w:rsidP="00224FCB">
      <w:pPr>
        <w:ind w:firstLine="720"/>
        <w:jc w:val="both"/>
        <w:outlineLvl w:val="0"/>
        <w:rPr>
          <w:bCs/>
          <w:iCs/>
          <w:color w:val="000000" w:themeColor="text1"/>
        </w:rPr>
      </w:pPr>
      <w:r>
        <w:rPr>
          <w:bCs/>
          <w:iCs/>
          <w:color w:val="000000" w:themeColor="text1"/>
        </w:rPr>
        <w:t xml:space="preserve">One challenge towards population engineering is the introduction of a unique </w:t>
      </w:r>
      <w:r w:rsidR="00EF52CC">
        <w:rPr>
          <w:bCs/>
          <w:iCs/>
          <w:color w:val="000000" w:themeColor="text1"/>
        </w:rPr>
        <w:t xml:space="preserve">molecular barcode </w:t>
      </w:r>
      <w:r w:rsidR="002A61D1">
        <w:rPr>
          <w:bCs/>
          <w:iCs/>
          <w:color w:val="000000" w:themeColor="text1"/>
        </w:rPr>
        <w:t>in</w:t>
      </w:r>
      <w:r w:rsidR="00EF52CC">
        <w:rPr>
          <w:bCs/>
          <w:iCs/>
          <w:color w:val="000000" w:themeColor="text1"/>
        </w:rPr>
        <w:t>to each individual</w:t>
      </w:r>
      <w:r>
        <w:rPr>
          <w:bCs/>
          <w:iCs/>
          <w:color w:val="000000" w:themeColor="text1"/>
        </w:rPr>
        <w:t xml:space="preserve">.  </w:t>
      </w:r>
      <w:r w:rsidR="0039455E">
        <w:rPr>
          <w:bCs/>
          <w:iCs/>
          <w:color w:val="000000" w:themeColor="text1"/>
        </w:rPr>
        <w:t>To perform this step at a large scale</w:t>
      </w:r>
      <w:r w:rsidR="00AF41A1">
        <w:rPr>
          <w:bCs/>
          <w:iCs/>
          <w:color w:val="000000" w:themeColor="text1"/>
        </w:rPr>
        <w:t>,</w:t>
      </w:r>
      <w:r w:rsidR="0039455E">
        <w:rPr>
          <w:bCs/>
          <w:iCs/>
          <w:color w:val="000000" w:themeColor="text1"/>
        </w:rPr>
        <w:t xml:space="preserve"> we </w:t>
      </w:r>
      <w:r w:rsidR="00114000">
        <w:rPr>
          <w:bCs/>
          <w:iCs/>
          <w:color w:val="000000" w:themeColor="text1"/>
        </w:rPr>
        <w:t>used the Barcoder strategy</w:t>
      </w:r>
      <w:r w:rsidR="000142F4">
        <w:rPr>
          <w:bCs/>
          <w:iCs/>
          <w:color w:val="000000" w:themeColor="text1"/>
        </w:rPr>
        <w:fldChar w:fldCharType="begin" w:fldLock="1"/>
      </w:r>
      <w:r w:rsidR="00EE2C67">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4&lt;/sup&gt;", "plainTextFormattedCitation" : "24", "previouslyFormattedCitation" : "&lt;sup&gt;24&lt;/sup&gt;" }, "properties" : { "noteIndex" : 0 }, "schema" : "https://github.com/citation-style-language/schema/raw/master/csl-citation.json" }</w:instrText>
      </w:r>
      <w:r w:rsidR="000142F4">
        <w:rPr>
          <w:bCs/>
          <w:iCs/>
          <w:color w:val="000000" w:themeColor="text1"/>
        </w:rPr>
        <w:fldChar w:fldCharType="separate"/>
      </w:r>
      <w:r w:rsidR="00445194" w:rsidRPr="00445194">
        <w:rPr>
          <w:bCs/>
          <w:iCs/>
          <w:noProof/>
          <w:color w:val="000000" w:themeColor="text1"/>
          <w:vertAlign w:val="superscript"/>
        </w:rPr>
        <w:t>24</w:t>
      </w:r>
      <w:r w:rsidR="000142F4">
        <w:rPr>
          <w:bCs/>
          <w:iCs/>
          <w:color w:val="000000" w:themeColor="text1"/>
        </w:rPr>
        <w:fldChar w:fldCharType="end"/>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7528ED">
        <w:rPr>
          <w:bCs/>
          <w:iCs/>
          <w:color w:val="000000" w:themeColor="text1"/>
        </w:rPr>
        <w:t>-labeled individual</w:t>
      </w:r>
      <w:r w:rsidR="00114000">
        <w:rPr>
          <w:bCs/>
          <w:iCs/>
          <w:color w:val="000000" w:themeColor="text1"/>
        </w:rPr>
        <w:t xml:space="preserve">s </w:t>
      </w:r>
      <w:r w:rsidR="0065711E">
        <w:rPr>
          <w:bCs/>
          <w:iCs/>
          <w:color w:val="000000" w:themeColor="text1"/>
        </w:rPr>
        <w:t xml:space="preserve">by transforming </w:t>
      </w:r>
      <w:r w:rsidR="00AC1E66">
        <w:rPr>
          <w:bCs/>
          <w:iCs/>
          <w:color w:val="000000" w:themeColor="text1"/>
        </w:rPr>
        <w:t xml:space="preserve">a </w:t>
      </w:r>
      <w:r w:rsidR="00EB493B">
        <w:rPr>
          <w:bCs/>
          <w:iCs/>
          <w:color w:val="000000" w:themeColor="text1"/>
        </w:rPr>
        <w:t xml:space="preserve">wild-type </w:t>
      </w:r>
      <w:r w:rsidR="00B209EB">
        <w:rPr>
          <w:bCs/>
          <w:iCs/>
          <w:color w:val="000000" w:themeColor="text1"/>
        </w:rPr>
        <w:t xml:space="preserve">RY0148 strain with a </w:t>
      </w:r>
      <w:r w:rsidR="00AF41A1">
        <w:rPr>
          <w:bCs/>
          <w:iCs/>
          <w:color w:val="000000" w:themeColor="text1"/>
        </w:rPr>
        <w:t>diverse collection</w:t>
      </w:r>
      <w:r w:rsidR="00EB493B">
        <w:rPr>
          <w:bCs/>
          <w:iCs/>
          <w:color w:val="000000" w:themeColor="text1"/>
        </w:rPr>
        <w:t xml:space="preserve"> of </w:t>
      </w:r>
      <w:r w:rsidR="00B57C5B">
        <w:rPr>
          <w:bCs/>
          <w:iCs/>
          <w:color w:val="000000" w:themeColor="text1"/>
        </w:rPr>
        <w:t>genome-integrated</w:t>
      </w:r>
      <w:r w:rsidR="004F5471">
        <w:rPr>
          <w:bCs/>
          <w:iCs/>
          <w:color w:val="000000" w:themeColor="text1"/>
        </w:rPr>
        <w:t xml:space="preserve"> </w:t>
      </w:r>
      <w:r w:rsidR="003B31AC">
        <w:rPr>
          <w:bCs/>
          <w:iCs/>
          <w:color w:val="000000" w:themeColor="text1"/>
        </w:rPr>
        <w:t>DNA</w:t>
      </w:r>
      <w:r w:rsidR="00EB493B" w:rsidRPr="00233F15">
        <w:rPr>
          <w:bCs/>
          <w:iCs/>
          <w:color w:val="000000" w:themeColor="text1"/>
        </w:rPr>
        <w:t xml:space="preserve"> tags</w:t>
      </w:r>
      <w:r w:rsidR="00EB493B">
        <w:rPr>
          <w:bCs/>
          <w:iCs/>
          <w:color w:val="000000" w:themeColor="text1"/>
        </w:rPr>
        <w:t xml:space="preserve">.  </w:t>
      </w:r>
      <w:r w:rsidR="007B4032">
        <w:rPr>
          <w:bCs/>
          <w:iCs/>
          <w:color w:val="000000" w:themeColor="text1"/>
        </w:rPr>
        <w:t>T</w:t>
      </w:r>
      <w:r w:rsidR="00B57C5B">
        <w:rPr>
          <w:bCs/>
          <w:iCs/>
          <w:color w:val="000000" w:themeColor="text1"/>
        </w:rPr>
        <w:t xml:space="preserve">o </w:t>
      </w:r>
      <w:r w:rsidR="007924F9">
        <w:rPr>
          <w:bCs/>
          <w:iCs/>
          <w:color w:val="000000" w:themeColor="text1"/>
        </w:rPr>
        <w:t>achieve</w:t>
      </w:r>
      <w:r w:rsidR="00434A1B">
        <w:rPr>
          <w:bCs/>
          <w:iCs/>
          <w:color w:val="000000" w:themeColor="text1"/>
        </w:rPr>
        <w:t xml:space="preserve"> </w:t>
      </w:r>
      <w:r w:rsidR="00B35C35">
        <w:rPr>
          <w:bCs/>
          <w:iCs/>
          <w:color w:val="000000" w:themeColor="text1"/>
        </w:rPr>
        <w:t xml:space="preserve">high </w:t>
      </w:r>
      <w:r w:rsidR="00296E5E">
        <w:rPr>
          <w:bCs/>
          <w:iCs/>
          <w:color w:val="000000" w:themeColor="text1"/>
        </w:rPr>
        <w:t xml:space="preserve">barcode </w:t>
      </w:r>
      <w:r w:rsidR="004F5471">
        <w:rPr>
          <w:bCs/>
          <w:iCs/>
          <w:color w:val="000000" w:themeColor="text1"/>
        </w:rPr>
        <w:t xml:space="preserve">complexity, we used a </w:t>
      </w:r>
      <w:r w:rsidR="006653E1">
        <w:rPr>
          <w:bCs/>
          <w:iCs/>
          <w:color w:val="000000" w:themeColor="text1"/>
        </w:rPr>
        <w:t>Cre-mediated recombination strategy</w:t>
      </w:r>
      <w:r w:rsidR="004659FB">
        <w:rPr>
          <w:bCs/>
          <w:iCs/>
          <w:color w:val="000000" w:themeColor="text1"/>
        </w:rPr>
        <w:t xml:space="preserve">.  </w:t>
      </w:r>
      <w:r w:rsidR="00AC180F">
        <w:rPr>
          <w:bCs/>
          <w:iCs/>
          <w:color w:val="000000" w:themeColor="text1"/>
        </w:rPr>
        <w:t xml:space="preserve">We </w:t>
      </w:r>
      <w:r w:rsidR="0065711E">
        <w:rPr>
          <w:bCs/>
          <w:iCs/>
          <w:color w:val="000000" w:themeColor="text1"/>
        </w:rPr>
        <w:t xml:space="preserve">first </w:t>
      </w:r>
      <w:r w:rsidR="008033F1">
        <w:rPr>
          <w:bCs/>
          <w:iCs/>
          <w:color w:val="000000" w:themeColor="text1"/>
        </w:rPr>
        <w:t>engineered</w:t>
      </w:r>
      <w:r w:rsidR="0065711E">
        <w:rPr>
          <w:bCs/>
          <w:iCs/>
          <w:color w:val="000000" w:themeColor="text1"/>
        </w:rPr>
        <w:t xml:space="preserve"> </w:t>
      </w:r>
      <w:r w:rsidR="00D038D5">
        <w:rPr>
          <w:bCs/>
          <w:iCs/>
          <w:color w:val="000000" w:themeColor="text1"/>
        </w:rPr>
        <w:t xml:space="preserve">Loxp and </w:t>
      </w:r>
      <w:r w:rsidR="00936319">
        <w:rPr>
          <w:bCs/>
          <w:iCs/>
          <w:color w:val="000000" w:themeColor="text1"/>
        </w:rPr>
        <w:t xml:space="preserve">Lox2272 </w:t>
      </w:r>
      <w:r w:rsidR="007528ED">
        <w:rPr>
          <w:bCs/>
          <w:iCs/>
          <w:color w:val="000000" w:themeColor="text1"/>
        </w:rPr>
        <w:t>recombination site</w:t>
      </w:r>
      <w:r w:rsidR="00D038D5">
        <w:rPr>
          <w:bCs/>
          <w:iCs/>
          <w:color w:val="000000" w:themeColor="text1"/>
        </w:rPr>
        <w:t>s</w:t>
      </w:r>
      <w:r w:rsidR="007528ED">
        <w:rPr>
          <w:bCs/>
          <w:iCs/>
          <w:color w:val="000000" w:themeColor="text1"/>
        </w:rPr>
        <w:t xml:space="preserve"> into </w:t>
      </w:r>
      <w:r w:rsidR="00D038D5">
        <w:rPr>
          <w:bCs/>
          <w:iCs/>
          <w:color w:val="000000" w:themeColor="text1"/>
        </w:rPr>
        <w:t xml:space="preserve">a locus in </w:t>
      </w:r>
      <w:r w:rsidR="007528ED">
        <w:rPr>
          <w:bCs/>
          <w:iCs/>
          <w:color w:val="000000" w:themeColor="text1"/>
        </w:rPr>
        <w:t>RY0148</w:t>
      </w:r>
      <w:r w:rsidR="0008612D">
        <w:rPr>
          <w:bCs/>
          <w:iCs/>
          <w:color w:val="000000" w:themeColor="text1"/>
        </w:rPr>
        <w:t xml:space="preserve">, then transformed this strain with a </w:t>
      </w:r>
      <w:r w:rsidR="00BE6162">
        <w:rPr>
          <w:bCs/>
          <w:iCs/>
          <w:color w:val="000000" w:themeColor="text1"/>
        </w:rPr>
        <w:t xml:space="preserve">complex pool of </w:t>
      </w:r>
      <w:r w:rsidR="00EE5E3C">
        <w:rPr>
          <w:bCs/>
          <w:iCs/>
          <w:color w:val="000000" w:themeColor="text1"/>
        </w:rPr>
        <w:t xml:space="preserve">Cre-expressing </w:t>
      </w:r>
      <w:r w:rsidR="00BE6162">
        <w:rPr>
          <w:bCs/>
          <w:iCs/>
          <w:color w:val="000000" w:themeColor="text1"/>
        </w:rPr>
        <w:t xml:space="preserve">plasmids containing </w:t>
      </w:r>
      <w:r w:rsidR="003A6038">
        <w:rPr>
          <w:bCs/>
          <w:iCs/>
          <w:color w:val="000000" w:themeColor="text1"/>
        </w:rPr>
        <w:t>two DNA tags (‘</w:t>
      </w:r>
      <w:r w:rsidR="00E2327D">
        <w:rPr>
          <w:bCs/>
          <w:iCs/>
          <w:color w:val="000000" w:themeColor="text1"/>
        </w:rPr>
        <w:t>UP</w:t>
      </w:r>
      <w:r w:rsidR="003A6038">
        <w:rPr>
          <w:bCs/>
          <w:iCs/>
          <w:color w:val="000000" w:themeColor="text1"/>
        </w:rPr>
        <w:t>’</w:t>
      </w:r>
      <w:r w:rsidR="00E2327D">
        <w:rPr>
          <w:bCs/>
          <w:iCs/>
          <w:color w:val="000000" w:themeColor="text1"/>
        </w:rPr>
        <w:t xml:space="preserve"> and </w:t>
      </w:r>
      <w:r w:rsidR="003A6038">
        <w:rPr>
          <w:bCs/>
          <w:iCs/>
          <w:color w:val="000000" w:themeColor="text1"/>
        </w:rPr>
        <w:t>‘</w:t>
      </w:r>
      <w:r w:rsidR="00E2327D">
        <w:rPr>
          <w:bCs/>
          <w:iCs/>
          <w:color w:val="000000" w:themeColor="text1"/>
        </w:rPr>
        <w:t>DN</w:t>
      </w:r>
      <w:r w:rsidR="003A6038">
        <w:rPr>
          <w:bCs/>
          <w:iCs/>
          <w:color w:val="000000" w:themeColor="text1"/>
        </w:rPr>
        <w:t xml:space="preserve">’) </w:t>
      </w:r>
      <w:r w:rsidR="009F77BB">
        <w:rPr>
          <w:bCs/>
          <w:iCs/>
          <w:color w:val="000000" w:themeColor="text1"/>
        </w:rPr>
        <w:t xml:space="preserve">flanked by these sites </w:t>
      </w:r>
      <w:r w:rsidR="005153DF">
        <w:rPr>
          <w:bCs/>
          <w:iCs/>
          <w:color w:val="000000" w:themeColor="text1"/>
        </w:rPr>
        <w:t>(</w:t>
      </w:r>
      <w:r w:rsidR="00655BEC">
        <w:rPr>
          <w:bCs/>
          <w:iCs/>
          <w:color w:val="000000" w:themeColor="text1"/>
        </w:rPr>
        <w:t>Fig. S1,</w:t>
      </w:r>
      <w:r w:rsidR="0077396B">
        <w:rPr>
          <w:bCs/>
          <w:iCs/>
          <w:color w:val="000000" w:themeColor="text1"/>
        </w:rPr>
        <w:t xml:space="preserve"> </w:t>
      </w:r>
      <w:r w:rsidR="005153DF">
        <w:rPr>
          <w:bCs/>
          <w:iCs/>
          <w:color w:val="000000" w:themeColor="text1"/>
        </w:rPr>
        <w:t>Methods)</w:t>
      </w:r>
      <w:r w:rsidR="00B93158">
        <w:rPr>
          <w:bCs/>
          <w:iCs/>
          <w:color w:val="000000" w:themeColor="text1"/>
        </w:rPr>
        <w:t>.</w:t>
      </w:r>
      <w:r w:rsidR="0065711E">
        <w:rPr>
          <w:bCs/>
          <w:iCs/>
          <w:color w:val="000000" w:themeColor="text1"/>
        </w:rPr>
        <w:t xml:space="preserve">  Using Cre</w:t>
      </w:r>
      <w:r w:rsidR="00E433FB">
        <w:rPr>
          <w:bCs/>
          <w:iCs/>
          <w:color w:val="000000" w:themeColor="text1"/>
        </w:rPr>
        <w:t xml:space="preserve"> induction with the appropriate </w:t>
      </w:r>
      <w:r w:rsidR="0065711E">
        <w:rPr>
          <w:bCs/>
          <w:iCs/>
          <w:color w:val="000000" w:themeColor="text1"/>
        </w:rPr>
        <w:t xml:space="preserve">selection conditions, </w:t>
      </w:r>
      <w:r w:rsidR="00621252">
        <w:rPr>
          <w:bCs/>
          <w:iCs/>
          <w:color w:val="000000" w:themeColor="text1"/>
        </w:rPr>
        <w:t>a pool of</w:t>
      </w:r>
      <w:r w:rsidR="006375D2">
        <w:rPr>
          <w:bCs/>
          <w:iCs/>
          <w:color w:val="000000" w:themeColor="text1"/>
        </w:rPr>
        <w:t xml:space="preserve"> </w:t>
      </w:r>
      <w:r w:rsidR="00A4755E">
        <w:rPr>
          <w:bCs/>
          <w:iCs/>
          <w:color w:val="000000" w:themeColor="text1"/>
        </w:rPr>
        <w:t xml:space="preserve">universal </w:t>
      </w:r>
      <w:r w:rsidR="006375D2">
        <w:rPr>
          <w:bCs/>
          <w:iCs/>
          <w:color w:val="000000" w:themeColor="text1"/>
        </w:rPr>
        <w:t xml:space="preserve">barcoder </w:t>
      </w:r>
      <w:r w:rsidR="00A4755E">
        <w:rPr>
          <w:bCs/>
          <w:iCs/>
          <w:color w:val="000000" w:themeColor="text1"/>
        </w:rPr>
        <w:t>parent</w:t>
      </w:r>
      <w:r w:rsidR="0065711E">
        <w:rPr>
          <w:bCs/>
          <w:iCs/>
          <w:color w:val="000000" w:themeColor="text1"/>
        </w:rPr>
        <w:t>s</w:t>
      </w:r>
      <w:r w:rsidR="00D22452">
        <w:rPr>
          <w:bCs/>
          <w:iCs/>
          <w:color w:val="000000" w:themeColor="text1"/>
        </w:rPr>
        <w:t xml:space="preserve"> </w:t>
      </w:r>
      <w:r w:rsidR="0065711E">
        <w:rPr>
          <w:bCs/>
          <w:iCs/>
          <w:color w:val="000000" w:themeColor="text1"/>
        </w:rPr>
        <w:t xml:space="preserve">was created </w:t>
      </w:r>
      <w:r w:rsidR="006375D2">
        <w:rPr>
          <w:bCs/>
          <w:iCs/>
          <w:color w:val="000000" w:themeColor="text1"/>
        </w:rPr>
        <w:t xml:space="preserve">which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population 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6C984264" w14:textId="77777777" w:rsidR="00111A12" w:rsidRDefault="00111A12" w:rsidP="00224FCB">
      <w:pPr>
        <w:outlineLvl w:val="0"/>
        <w:rPr>
          <w:b/>
          <w:bCs/>
          <w:iCs/>
          <w:color w:val="000000" w:themeColor="text1"/>
        </w:rPr>
      </w:pPr>
    </w:p>
    <w:p w14:paraId="3B37FF59" w14:textId="5A2F1080" w:rsidR="00B0183A" w:rsidRDefault="001461BC" w:rsidP="00224FCB">
      <w:pPr>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Combinatorially Mutated </w:t>
      </w:r>
      <w:r w:rsidR="00114000">
        <w:rPr>
          <w:b/>
          <w:bCs/>
          <w:iCs/>
          <w:color w:val="000000" w:themeColor="text1"/>
        </w:rPr>
        <w:t xml:space="preserve">Barcoded </w:t>
      </w:r>
      <w:r>
        <w:rPr>
          <w:b/>
          <w:bCs/>
          <w:iCs/>
          <w:color w:val="000000" w:themeColor="text1"/>
        </w:rPr>
        <w:t>Cells</w:t>
      </w:r>
    </w:p>
    <w:p w14:paraId="08A6B9B2" w14:textId="4E0E86C6" w:rsidR="00C451B2" w:rsidRPr="007E5CE8" w:rsidRDefault="007B1DFE" w:rsidP="00224FCB">
      <w:pPr>
        <w:ind w:firstLine="720"/>
        <w:jc w:val="both"/>
      </w:pPr>
      <w:r>
        <w:t>To pilot a</w:t>
      </w:r>
      <w:r w:rsidR="00636877">
        <w:t xml:space="preserve"> </w:t>
      </w:r>
      <w:r>
        <w:t xml:space="preserve">cross-based </w:t>
      </w:r>
      <w:r w:rsidR="00636877">
        <w:t xml:space="preserve">engineered population profiling approach, we </w:t>
      </w:r>
      <w:r w:rsidR="00636877">
        <w:rPr>
          <w:bCs/>
          <w:iCs/>
          <w:color w:val="000000" w:themeColor="text1"/>
        </w:rPr>
        <w:t xml:space="preserve">used a previously-created </w:t>
      </w:r>
      <w:r w:rsidR="00636877" w:rsidRPr="00233F15">
        <w:rPr>
          <w:bCs/>
          <w:iCs/>
          <w:color w:val="000000" w:themeColor="text1"/>
        </w:rPr>
        <w:t>strain</w:t>
      </w:r>
      <w:r w:rsidR="00636877">
        <w:rPr>
          <w:bCs/>
          <w:iCs/>
          <w:color w:val="000000" w:themeColor="text1"/>
        </w:rPr>
        <w:t xml:space="preserve"> with deletions at </w:t>
      </w:r>
      <w:r>
        <w:rPr>
          <w:bCs/>
          <w:iCs/>
          <w:color w:val="000000" w:themeColor="text1"/>
        </w:rPr>
        <w:t xml:space="preserve">all </w:t>
      </w:r>
      <w:r w:rsidR="00636877">
        <w:rPr>
          <w:bCs/>
          <w:iCs/>
          <w:color w:val="000000" w:themeColor="text1"/>
        </w:rPr>
        <w:t xml:space="preserve">16 ATP Binding Cassette transporters </w:t>
      </w:r>
      <w:r>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636877"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636877" w:rsidRPr="00233F15">
        <w:rPr>
          <w:bCs/>
          <w:iCs/>
          <w:color w:val="000000" w:themeColor="text1"/>
        </w:rPr>
        <w:fldChar w:fldCharType="separate"/>
      </w:r>
      <w:r w:rsidR="00636877" w:rsidRPr="00233F15">
        <w:rPr>
          <w:bCs/>
          <w:iCs/>
          <w:noProof/>
          <w:color w:val="000000" w:themeColor="text1"/>
          <w:vertAlign w:val="superscript"/>
        </w:rPr>
        <w:t>15</w:t>
      </w:r>
      <w:r w:rsidR="00636877" w:rsidRPr="00233F15">
        <w:rPr>
          <w:bCs/>
          <w:iCs/>
          <w:color w:val="000000" w:themeColor="text1"/>
        </w:rPr>
        <w:fldChar w:fldCharType="end"/>
      </w:r>
      <w:r w:rsidR="00636877">
        <w:rPr>
          <w:bCs/>
          <w:iCs/>
          <w:color w:val="000000" w:themeColor="text1"/>
        </w:rPr>
        <w:t xml:space="preserve">.  </w:t>
      </w:r>
      <w:r w:rsidR="00D038D5">
        <w:rPr>
          <w:bCs/>
          <w:iCs/>
          <w:color w:val="000000" w:themeColor="text1"/>
        </w:rPr>
        <w:t>To make this approach</w:t>
      </w:r>
      <w:r>
        <w:rPr>
          <w:bCs/>
          <w:iCs/>
          <w:color w:val="000000" w:themeColor="text1"/>
        </w:rPr>
        <w:t xml:space="preserve"> straightforward</w:t>
      </w:r>
      <w:r w:rsidR="00604880">
        <w:rPr>
          <w:bCs/>
          <w:iCs/>
          <w:color w:val="000000" w:themeColor="text1"/>
        </w:rPr>
        <w:t xml:space="preserve">, </w:t>
      </w:r>
      <w:r w:rsidR="00E7665A">
        <w:rPr>
          <w:bCs/>
          <w:iCs/>
          <w:color w:val="000000" w:themeColor="text1"/>
        </w:rPr>
        <w:t xml:space="preserve">knockouts of </w:t>
      </w:r>
      <w:r w:rsidR="00604880">
        <w:rPr>
          <w:bCs/>
          <w:iCs/>
          <w:color w:val="000000" w:themeColor="text1"/>
        </w:rPr>
        <w:t xml:space="preserve">these genes can all be engineered </w:t>
      </w:r>
      <w:r w:rsidR="00604880">
        <w:t>into a single parental strain</w:t>
      </w:r>
      <w:r w:rsidR="00E7665A">
        <w:t xml:space="preserve"> without major defects in the absence of drugs</w:t>
      </w:r>
      <w:r w:rsidR="00604880">
        <w:t xml:space="preserve">, and </w:t>
      </w:r>
      <w:r>
        <w:t xml:space="preserve">the </w:t>
      </w:r>
      <w:r w:rsidR="00062850">
        <w:t xml:space="preserve">lack strong linkage </w:t>
      </w:r>
      <w:r>
        <w:t xml:space="preserve">suggested by their genomic locations allows for even </w:t>
      </w:r>
      <w:r>
        <w:lastRenderedPageBreak/>
        <w:t>segregation of variation</w:t>
      </w:r>
      <w:r w:rsidR="00062850">
        <w:t xml:space="preserve">.  </w:t>
      </w:r>
      <w:r w:rsidR="00022119">
        <w:t xml:space="preserve">These practical considerations </w:t>
      </w:r>
      <w:r w:rsidR="001746B3">
        <w:t>we</w:t>
      </w:r>
      <w:r w:rsidR="00022119">
        <w:t xml:space="preserve">re not at a tradeoff with the functional importance of these genes.  </w:t>
      </w:r>
      <w:r w:rsidR="000802CC">
        <w:t xml:space="preserve">ABC transporters are </w:t>
      </w:r>
      <w:r w:rsidR="008A02C4">
        <w:t>p</w:t>
      </w:r>
      <w:r w:rsidR="00E4685F">
        <w:t>art of a large gene family with over 10,000 members across all three domains of life</w:t>
      </w:r>
      <w:r w:rsidR="00E4685F">
        <w:fldChar w:fldCharType="begin" w:fldLock="1"/>
      </w:r>
      <w:r w:rsidR="00F260F0">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5&lt;/sup&gt;", "plainTextFormattedCitation" : "25", "previouslyFormattedCitation" : "&lt;sup&gt;25&lt;/sup&gt;" }, "properties" : { "noteIndex" : 0 }, "schema" : "https://github.com/citation-style-language/schema/raw/master/csl-citation.json" }</w:instrText>
      </w:r>
      <w:r w:rsidR="00E4685F">
        <w:fldChar w:fldCharType="separate"/>
      </w:r>
      <w:r w:rsidR="00AA6BD9" w:rsidRPr="00AA6BD9">
        <w:rPr>
          <w:noProof/>
          <w:vertAlign w:val="superscript"/>
        </w:rPr>
        <w:t>25</w:t>
      </w:r>
      <w:r w:rsidR="00E4685F">
        <w:fldChar w:fldCharType="end"/>
      </w:r>
      <w:r w:rsidR="00E4685F">
        <w:t xml:space="preserve">, </w:t>
      </w:r>
      <w:r w:rsidR="000802CC">
        <w:t xml:space="preserve">and mediate </w:t>
      </w:r>
      <w:r w:rsidR="00E4685F">
        <w:t>functions such as multidrug resistance, disease progression, and basic cellular functions</w:t>
      </w:r>
      <w:r w:rsidR="00E4685F">
        <w:fldChar w:fldCharType="begin" w:fldLock="1"/>
      </w:r>
      <w:r w:rsidR="00F260F0">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6,27&lt;/sup&gt;", "plainTextFormattedCitation" : "26,27", "previouslyFormattedCitation" : "&lt;sup&gt;26,27&lt;/sup&gt;" }, "properties" : { "noteIndex" : 0 }, "schema" : "https://github.com/citation-style-language/schema/raw/master/csl-citation.json" }</w:instrText>
      </w:r>
      <w:r w:rsidR="00E4685F">
        <w:fldChar w:fldCharType="separate"/>
      </w:r>
      <w:r w:rsidR="00AA6BD9" w:rsidRPr="00AA6BD9">
        <w:rPr>
          <w:noProof/>
          <w:vertAlign w:val="superscript"/>
        </w:rPr>
        <w:t>26,27</w:t>
      </w:r>
      <w:r w:rsidR="00E4685F">
        <w:fldChar w:fldCharType="end"/>
      </w:r>
      <w:r w:rsidR="00E4685F">
        <w:t xml:space="preserve">. </w:t>
      </w:r>
      <w:r w:rsidR="00C32C28">
        <w:t>Although it may be initially</w:t>
      </w:r>
      <w:r w:rsidR="00114000">
        <w:t xml:space="preserve"> expect</w:t>
      </w:r>
      <w:r w:rsidR="00C32C28">
        <w:t>ed</w:t>
      </w:r>
      <w:r w:rsidR="00114000">
        <w:t xml:space="preserve"> </w:t>
      </w:r>
      <w:r w:rsidR="00C32C28">
        <w:t xml:space="preserve">to </w:t>
      </w:r>
      <w:r w:rsidR="00114000">
        <w:t xml:space="preserve">find </w:t>
      </w:r>
      <w:r w:rsidR="00C32C28">
        <w:t xml:space="preserve">predominantly </w:t>
      </w:r>
      <w:r w:rsidR="00114000">
        <w:t xml:space="preserve">negative </w:t>
      </w:r>
      <w:r w:rsidR="000802CC">
        <w:t>comple</w:t>
      </w:r>
      <w:r w:rsidR="0030025F">
        <w:t>x</w:t>
      </w:r>
      <w:r w:rsidR="000802CC">
        <w:t xml:space="preserve"> </w:t>
      </w:r>
      <w:r w:rsidR="00114000">
        <w:t xml:space="preserve">genetic interactions amongst gene family members </w:t>
      </w:r>
      <w:r w:rsidR="0030025F">
        <w:t>efflux</w:t>
      </w:r>
      <w:r w:rsidR="00C32C28">
        <w:t>ing</w:t>
      </w:r>
      <w:r w:rsidR="0030025F">
        <w:t xml:space="preserve"> drugs in parallel</w:t>
      </w:r>
      <w:r w:rsidR="00114000">
        <w:t xml:space="preserve">, there is </w:t>
      </w:r>
      <w:r w:rsidR="00B2127B">
        <w:t xml:space="preserve">also </w:t>
      </w:r>
      <w:r w:rsidR="00114000">
        <w:t>precedent for</w:t>
      </w:r>
      <w:r w:rsidR="00B2127B">
        <w:t xml:space="preserve"> other genetic relationships. K</w:t>
      </w:r>
      <w:r w:rsidR="00E4685F">
        <w:t xml:space="preserve">nockouts </w:t>
      </w:r>
      <w:r w:rsidR="00B2127B">
        <w:t xml:space="preserve">of one transporter have been observed to </w:t>
      </w:r>
      <w:r w:rsidR="00E4685F">
        <w:t>result in compensatory activation of other transporters</w:t>
      </w:r>
      <w:r w:rsidR="00B2127B">
        <w:t xml:space="preserve"> in yeast</w:t>
      </w:r>
      <w:r w:rsidR="00B2127B">
        <w:fldChar w:fldCharType="begin" w:fldLock="1"/>
      </w:r>
      <w:r w:rsidR="00EE2C67">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8,29&lt;/sup&gt;", "plainTextFormattedCitation" : "28,29", "previouslyFormattedCitation" : "&lt;sup&gt;28,29&lt;/sup&gt;" }, "properties" : { "noteIndex" : 0 }, "schema" : "https://github.com/citation-style-language/schema/raw/master/csl-citation.json" }</w:instrText>
      </w:r>
      <w:r w:rsidR="00B2127B">
        <w:fldChar w:fldCharType="separate"/>
      </w:r>
      <w:r w:rsidR="00445194" w:rsidRPr="00445194">
        <w:rPr>
          <w:noProof/>
          <w:vertAlign w:val="superscript"/>
        </w:rPr>
        <w:t>28,29</w:t>
      </w:r>
      <w:r w:rsidR="00B2127B">
        <w:fldChar w:fldCharType="end"/>
      </w:r>
      <w:r w:rsidR="00B2127B">
        <w:t xml:space="preserve"> and mammalian systems. For example, </w:t>
      </w:r>
      <w:r w:rsidR="00E4685F">
        <w:t xml:space="preserve">compensatory activation </w:t>
      </w:r>
      <w:r w:rsidR="00B2127B">
        <w:t xml:space="preserve">of </w:t>
      </w:r>
      <w:r w:rsidR="00E4685F">
        <w:rPr>
          <w:bCs/>
          <w:iCs/>
          <w:color w:val="000000" w:themeColor="text1"/>
        </w:rPr>
        <w:t xml:space="preserve">ABCC3 </w:t>
      </w:r>
      <w:r w:rsidR="00B2127B">
        <w:rPr>
          <w:bCs/>
          <w:iCs/>
          <w:color w:val="000000" w:themeColor="text1"/>
        </w:rPr>
        <w:t xml:space="preserve">has been observed </w:t>
      </w:r>
      <w:r w:rsidR="00E4685F" w:rsidRPr="00233F15">
        <w:rPr>
          <w:bCs/>
          <w:iCs/>
          <w:color w:val="000000" w:themeColor="text1"/>
        </w:rPr>
        <w:t xml:space="preserve">upon </w:t>
      </w:r>
      <w:r w:rsidR="00E4685F">
        <w:rPr>
          <w:bCs/>
          <w:iCs/>
          <w:color w:val="000000" w:themeColor="text1"/>
        </w:rPr>
        <w:t>disruption of ABCC2</w:t>
      </w:r>
      <w:r w:rsidR="00E4685F" w:rsidRPr="00233F15">
        <w:rPr>
          <w:bCs/>
          <w:iCs/>
          <w:color w:val="000000" w:themeColor="text1"/>
        </w:rPr>
        <w:t xml:space="preserve"> in rat</w:t>
      </w:r>
      <w:r w:rsidR="00B2127B">
        <w:rPr>
          <w:bCs/>
          <w:iCs/>
          <w:color w:val="000000" w:themeColor="text1"/>
        </w:rPr>
        <w:t>s</w:t>
      </w:r>
      <w:r w:rsidR="00E4685F" w:rsidRPr="00233F15">
        <w:rPr>
          <w:bCs/>
          <w:iCs/>
          <w:color w:val="000000" w:themeColor="text1"/>
        </w:rPr>
        <w:t xml:space="preserve"> </w:t>
      </w:r>
      <w:r w:rsidR="00E4685F" w:rsidRPr="00233F15">
        <w:rPr>
          <w:bCs/>
          <w:iCs/>
          <w:color w:val="000000" w:themeColor="text1"/>
        </w:rPr>
        <w:fldChar w:fldCharType="begin" w:fldLock="1"/>
      </w:r>
      <w:r w:rsidR="00EE2C67">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0&lt;/sup&gt;", "plainTextFormattedCitation" : "30", "previouslyFormattedCitation" : "&lt;sup&gt;30&lt;/sup&gt;" }, "properties" : { "noteIndex" : 0 }, "schema" : "https://github.com/citation-style-language/schema/raw/master/csl-citation.json" }</w:instrText>
      </w:r>
      <w:r w:rsidR="00E4685F" w:rsidRPr="00233F15">
        <w:rPr>
          <w:bCs/>
          <w:iCs/>
          <w:color w:val="000000" w:themeColor="text1"/>
        </w:rPr>
        <w:fldChar w:fldCharType="separate"/>
      </w:r>
      <w:r w:rsidR="00445194" w:rsidRPr="00445194">
        <w:rPr>
          <w:bCs/>
          <w:iCs/>
          <w:noProof/>
          <w:color w:val="000000" w:themeColor="text1"/>
          <w:vertAlign w:val="superscript"/>
        </w:rPr>
        <w:t>30</w:t>
      </w:r>
      <w:r w:rsidR="00E4685F" w:rsidRPr="00233F15">
        <w:rPr>
          <w:bCs/>
          <w:iCs/>
          <w:color w:val="000000" w:themeColor="text1"/>
        </w:rPr>
        <w:fldChar w:fldCharType="end"/>
      </w:r>
      <w:r w:rsidR="00E4685F" w:rsidRPr="00233F15">
        <w:rPr>
          <w:bCs/>
          <w:iCs/>
          <w:color w:val="000000" w:themeColor="text1"/>
        </w:rPr>
        <w:t xml:space="preserve"> </w:t>
      </w:r>
      <w:r w:rsidR="00E4685F">
        <w:rPr>
          <w:bCs/>
          <w:iCs/>
          <w:color w:val="000000" w:themeColor="text1"/>
        </w:rPr>
        <w:t xml:space="preserve">and </w:t>
      </w:r>
      <w:r w:rsidR="00E4685F" w:rsidRPr="00233F15">
        <w:rPr>
          <w:bCs/>
          <w:iCs/>
          <w:color w:val="000000" w:themeColor="text1"/>
        </w:rPr>
        <w:t xml:space="preserve">in </w:t>
      </w:r>
      <w:r w:rsidR="00B2127B">
        <w:rPr>
          <w:bCs/>
          <w:iCs/>
          <w:color w:val="000000" w:themeColor="text1"/>
        </w:rPr>
        <w:t xml:space="preserve">humans in </w:t>
      </w:r>
      <w:r w:rsidR="00E4685F" w:rsidRPr="00233F15">
        <w:rPr>
          <w:bCs/>
          <w:iCs/>
          <w:color w:val="000000" w:themeColor="text1"/>
        </w:rPr>
        <w:t>the context of Dubin-Johnson syndrome</w:t>
      </w:r>
      <w:r w:rsidR="00E4685F" w:rsidRPr="00233F15">
        <w:rPr>
          <w:bCs/>
          <w:iCs/>
          <w:color w:val="000000" w:themeColor="text1"/>
        </w:rPr>
        <w:fldChar w:fldCharType="begin" w:fldLock="1"/>
      </w:r>
      <w:r w:rsidR="00EE2C67">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1&lt;/sup&gt;", "plainTextFormattedCitation" : "31", "previouslyFormattedCitation" : "&lt;sup&gt;31&lt;/sup&gt;" }, "properties" : { "noteIndex" : 0 }, "schema" : "https://github.com/citation-style-language/schema/raw/master/csl-citation.json" }</w:instrText>
      </w:r>
      <w:r w:rsidR="00E4685F" w:rsidRPr="00233F15">
        <w:rPr>
          <w:bCs/>
          <w:iCs/>
          <w:color w:val="000000" w:themeColor="text1"/>
        </w:rPr>
        <w:fldChar w:fldCharType="separate"/>
      </w:r>
      <w:r w:rsidR="00445194" w:rsidRPr="00445194">
        <w:rPr>
          <w:bCs/>
          <w:iCs/>
          <w:noProof/>
          <w:color w:val="000000" w:themeColor="text1"/>
          <w:vertAlign w:val="superscript"/>
        </w:rPr>
        <w:t>31</w:t>
      </w:r>
      <w:r w:rsidR="00E4685F" w:rsidRPr="00233F15">
        <w:rPr>
          <w:bCs/>
          <w:iCs/>
          <w:color w:val="000000" w:themeColor="text1"/>
        </w:rPr>
        <w:fldChar w:fldCharType="end"/>
      </w:r>
      <w:r w:rsidR="00B2127B">
        <w:rPr>
          <w:bCs/>
          <w:iCs/>
          <w:color w:val="000000" w:themeColor="text1"/>
        </w:rPr>
        <w:t xml:space="preserve">. Similarly, mouse </w:t>
      </w:r>
      <w:r w:rsidR="00807E57">
        <w:rPr>
          <w:bCs/>
          <w:iCs/>
          <w:color w:val="000000" w:themeColor="text1"/>
        </w:rPr>
        <w:t>ABCG5</w:t>
      </w:r>
      <w:r w:rsidR="00B2127B">
        <w:rPr>
          <w:bCs/>
          <w:iCs/>
          <w:color w:val="000000" w:themeColor="text1"/>
        </w:rPr>
        <w:t xml:space="preserve"> and ABCG</w:t>
      </w:r>
      <w:r w:rsidR="00807E57">
        <w:rPr>
          <w:bCs/>
          <w:iCs/>
          <w:color w:val="000000" w:themeColor="text1"/>
        </w:rPr>
        <w:t xml:space="preserve">8 </w:t>
      </w:r>
      <w:r w:rsidR="00182726">
        <w:rPr>
          <w:bCs/>
          <w:iCs/>
          <w:color w:val="000000" w:themeColor="text1"/>
        </w:rPr>
        <w:t xml:space="preserve">are activated </w:t>
      </w:r>
      <w:r w:rsidR="00807E57">
        <w:rPr>
          <w:bCs/>
          <w:iCs/>
          <w:color w:val="000000" w:themeColor="text1"/>
        </w:rPr>
        <w:t>in response to disruption of ABCG2 (a protein involved in breast cancer xenobiotic resistance)</w:t>
      </w:r>
      <w:r w:rsidR="00807E57">
        <w:rPr>
          <w:bCs/>
          <w:iCs/>
          <w:color w:val="000000" w:themeColor="text1"/>
        </w:rPr>
        <w:fldChar w:fldCharType="begin" w:fldLock="1"/>
      </w:r>
      <w:r w:rsidR="00EE2C67">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2&lt;/sup&gt;", "plainTextFormattedCitation" : "32", "previouslyFormattedCitation" : "&lt;sup&gt;32&lt;/sup&gt;" }, "properties" : { "noteIndex" : 0 }, "schema" : "https://github.com/citation-style-language/schema/raw/master/csl-citation.json" }</w:instrText>
      </w:r>
      <w:r w:rsidR="00807E57">
        <w:rPr>
          <w:bCs/>
          <w:iCs/>
          <w:color w:val="000000" w:themeColor="text1"/>
        </w:rPr>
        <w:fldChar w:fldCharType="separate"/>
      </w:r>
      <w:r w:rsidR="00445194" w:rsidRPr="00445194">
        <w:rPr>
          <w:bCs/>
          <w:iCs/>
          <w:noProof/>
          <w:color w:val="000000" w:themeColor="text1"/>
          <w:vertAlign w:val="superscript"/>
        </w:rPr>
        <w:t>32</w:t>
      </w:r>
      <w:r w:rsidR="00807E57">
        <w:rPr>
          <w:bCs/>
          <w:iCs/>
          <w:color w:val="000000" w:themeColor="text1"/>
        </w:rPr>
        <w:fldChar w:fldCharType="end"/>
      </w:r>
      <w:r w:rsidR="007E5CE8">
        <w:rPr>
          <w:bCs/>
          <w:iCs/>
          <w:color w:val="000000" w:themeColor="text1"/>
        </w:rPr>
        <w:t xml:space="preserve"> </w:t>
      </w:r>
      <w:r w:rsidR="00147C11">
        <w:rPr>
          <w:bCs/>
          <w:iCs/>
          <w:color w:val="000000" w:themeColor="text1"/>
        </w:rPr>
        <w:t>.</w:t>
      </w:r>
    </w:p>
    <w:p w14:paraId="73E81CD1" w14:textId="12FA39A8" w:rsidR="00823F98" w:rsidRDefault="00CF4B97" w:rsidP="00224FCB">
      <w:pPr>
        <w:ind w:firstLine="720"/>
        <w:jc w:val="both"/>
        <w:rPr>
          <w:bCs/>
          <w:iCs/>
          <w:color w:val="000000" w:themeColor="text1"/>
          <w:lang w:val="en-CA"/>
        </w:rPr>
      </w:pPr>
      <w:r>
        <w:rPr>
          <w:bCs/>
          <w:iCs/>
          <w:color w:val="000000" w:themeColor="text1"/>
        </w:rPr>
        <w:t>Here t</w:t>
      </w:r>
      <w:r w:rsidR="004B539F">
        <w:rPr>
          <w:bCs/>
          <w:iCs/>
          <w:color w:val="000000" w:themeColor="text1"/>
        </w:rPr>
        <w:t>he ABC-16 strain was</w:t>
      </w:r>
      <w:r w:rsidR="007E0BEE" w:rsidRPr="00233F15">
        <w:rPr>
          <w:bCs/>
          <w:iCs/>
          <w:color w:val="000000" w:themeColor="text1"/>
        </w:rPr>
        <w:t xml:space="preserve"> </w:t>
      </w:r>
      <w:r w:rsidR="004B539F">
        <w:rPr>
          <w:bCs/>
          <w:iCs/>
          <w:color w:val="000000" w:themeColor="text1"/>
        </w:rPr>
        <w:t>mated</w:t>
      </w:r>
      <w:r w:rsidR="00196297">
        <w:rPr>
          <w:bCs/>
          <w:iCs/>
          <w:color w:val="000000" w:themeColor="text1"/>
        </w:rPr>
        <w:t xml:space="preserve"> to the </w:t>
      </w:r>
      <w:r w:rsidR="001B1218">
        <w:rPr>
          <w:bCs/>
          <w:iCs/>
          <w:color w:val="000000" w:themeColor="text1"/>
        </w:rPr>
        <w:t xml:space="preserve">universal barcoder </w:t>
      </w:r>
      <w:r w:rsidR="00196297">
        <w:rPr>
          <w:bCs/>
          <w:iCs/>
          <w:color w:val="000000" w:themeColor="text1"/>
        </w:rPr>
        <w:t>parent</w:t>
      </w:r>
      <w:r w:rsidR="001B1218">
        <w:rPr>
          <w:bCs/>
          <w:iCs/>
          <w:color w:val="000000" w:themeColor="text1"/>
        </w:rPr>
        <w:t xml:space="preserve"> pool</w:t>
      </w:r>
      <w:r w:rsidR="00E02FB1">
        <w:rPr>
          <w:bCs/>
          <w:iCs/>
          <w:color w:val="000000" w:themeColor="text1"/>
        </w:rPr>
        <w:t xml:space="preserve">, </w:t>
      </w:r>
      <w:r w:rsidR="00EE62BF">
        <w:rPr>
          <w:bCs/>
          <w:iCs/>
          <w:color w:val="000000" w:themeColor="text1"/>
        </w:rPr>
        <w:t>and was subject</w:t>
      </w:r>
      <w:r w:rsidR="00B2127B">
        <w:rPr>
          <w:bCs/>
          <w:iCs/>
          <w:color w:val="000000" w:themeColor="text1"/>
        </w:rPr>
        <w:t>ed</w:t>
      </w:r>
      <w:r w:rsidR="00EE62BF">
        <w:rPr>
          <w:bCs/>
          <w:iCs/>
          <w:color w:val="000000" w:themeColor="text1"/>
        </w:rPr>
        <w:t xml:space="preserve">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 A</w:t>
      </w:r>
      <w:r w:rsidR="007303A4" w:rsidRPr="00233F15">
        <w:rPr>
          <w:bCs/>
          <w:iCs/>
          <w:color w:val="000000" w:themeColor="text1"/>
        </w:rPr>
        <w:t xml:space="preserve">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w:t>
      </w:r>
      <w:r w:rsidR="00B2127B">
        <w:rPr>
          <w:bCs/>
          <w:iCs/>
          <w:color w:val="000000" w:themeColor="text1"/>
        </w:rPr>
        <w:t>5</w:t>
      </w:r>
      <w:r w:rsidR="006B6F74">
        <w:rPr>
          <w:bCs/>
          <w:iCs/>
          <w:color w:val="000000" w:themeColor="text1"/>
        </w:rPr>
        <w:t xml:space="preserve">,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w:t>
      </w:r>
      <w:r w:rsidR="00B2127B">
        <w:rPr>
          <w:bCs/>
          <w:iCs/>
          <w:color w:val="000000" w:themeColor="text1"/>
        </w:rPr>
        <w:t xml:space="preserve">~5,000 </w:t>
      </w:r>
      <w:r w:rsidR="00B0183A" w:rsidRPr="00233F15">
        <w:rPr>
          <w:bCs/>
          <w:iCs/>
          <w:color w:val="000000" w:themeColor="text1"/>
        </w:rPr>
        <w:t>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2127B">
        <w:rPr>
          <w:bCs/>
          <w:iCs/>
          <w:color w:val="000000" w:themeColor="text1"/>
          <w:lang w:val="en-CA"/>
        </w:rPr>
        <w:t xml:space="preserve">segregants </w:t>
      </w:r>
      <w:r w:rsidR="00054782">
        <w:rPr>
          <w:bCs/>
          <w:iCs/>
          <w:color w:val="000000" w:themeColor="text1"/>
          <w:lang w:val="en-CA"/>
        </w:rPr>
        <w:t>contai</w:t>
      </w:r>
      <w:r w:rsidR="00C53132">
        <w:rPr>
          <w:bCs/>
          <w:iCs/>
          <w:color w:val="000000" w:themeColor="text1"/>
          <w:lang w:val="en-CA"/>
        </w:rPr>
        <w:t>ning random knockouts at 16 genes</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sidR="001A4F46">
        <w:rPr>
          <w:bCs/>
          <w:iCs/>
          <w:color w:val="000000" w:themeColor="text1"/>
          <w:lang w:val="en-CA"/>
        </w:rPr>
        <w:t xml:space="preserve">  </w:t>
      </w:r>
      <w:r w:rsidR="00B04284">
        <w:rPr>
          <w:bCs/>
          <w:iCs/>
          <w:color w:val="000000" w:themeColor="text1"/>
          <w:lang w:val="en-CA"/>
        </w:rPr>
        <w:t>To test for</w:t>
      </w:r>
      <w:r w:rsidR="007443AB">
        <w:rPr>
          <w:bCs/>
          <w:iCs/>
          <w:color w:val="000000" w:themeColor="text1"/>
          <w:lang w:val="en-CA"/>
        </w:rPr>
        <w:t xml:space="preserve"> haploidy</w:t>
      </w:r>
      <w:r w:rsidR="00EA108C">
        <w:rPr>
          <w:bCs/>
          <w:iCs/>
          <w:color w:val="000000" w:themeColor="text1"/>
          <w:lang w:val="en-CA"/>
        </w:rPr>
        <w:t>, we subjected the MAT</w:t>
      </w:r>
      <w:r w:rsidR="00670653" w:rsidRPr="00BB5875">
        <w:rPr>
          <w:b/>
          <w:bCs/>
          <w:iCs/>
          <w:color w:val="000000" w:themeColor="text1"/>
        </w:rPr>
        <w:t>a</w:t>
      </w:r>
      <w:r w:rsidR="00EA108C">
        <w:rPr>
          <w:bCs/>
          <w:iCs/>
          <w:color w:val="000000" w:themeColor="text1"/>
          <w:lang w:val="en-CA"/>
        </w:rPr>
        <w:t xml:space="preserve"> and MAT</w:t>
      </w:r>
      <w:r w:rsidR="00670653" w:rsidRPr="00BB5875">
        <w:rPr>
          <w:rFonts w:eastAsia="Calibri"/>
          <w:b/>
          <w:bCs/>
          <w:iCs/>
          <w:color w:val="000000" w:themeColor="text1"/>
          <w:lang w:val="el-GR"/>
        </w:rPr>
        <w:t>α</w:t>
      </w:r>
      <w:r w:rsidR="00B12FFD">
        <w:rPr>
          <w:bCs/>
          <w:iCs/>
          <w:color w:val="000000" w:themeColor="text1"/>
          <w:lang w:val="en-CA"/>
        </w:rPr>
        <w:t xml:space="preserve"> pools to cell</w:t>
      </w:r>
      <w:r w:rsidR="00EA108C">
        <w:rPr>
          <w:bCs/>
          <w:iCs/>
          <w:color w:val="000000" w:themeColor="text1"/>
          <w:lang w:val="en-CA"/>
        </w:rPr>
        <w:t xml:space="preserve"> sorting</w:t>
      </w:r>
      <w:r w:rsidR="00B04284">
        <w:rPr>
          <w:bCs/>
          <w:iCs/>
          <w:color w:val="000000" w:themeColor="text1"/>
          <w:lang w:val="en-CA"/>
        </w:rPr>
        <w:t xml:space="preserve"> and confirmed the absence of &gt;2N peaks (Fig. S2D).</w:t>
      </w:r>
      <w:r w:rsidR="00760546">
        <w:rPr>
          <w:bCs/>
          <w:iCs/>
          <w:color w:val="000000" w:themeColor="text1"/>
          <w:lang w:val="en-CA"/>
        </w:rPr>
        <w:t xml:space="preserve">  </w:t>
      </w:r>
      <w:commentRangeStart w:id="0"/>
      <w:r w:rsidR="00670653">
        <w:rPr>
          <w:bCs/>
          <w:iCs/>
          <w:color w:val="000000" w:themeColor="text1"/>
          <w:lang w:val="en-CA"/>
        </w:rPr>
        <w:t>To verify mating type</w:t>
      </w:r>
      <w:r w:rsidR="00760546">
        <w:rPr>
          <w:bCs/>
          <w:iCs/>
          <w:color w:val="000000" w:themeColor="text1"/>
          <w:lang w:val="en-CA"/>
        </w:rPr>
        <w:t xml:space="preserve">, we </w:t>
      </w:r>
      <w:r w:rsidR="00670653">
        <w:rPr>
          <w:bCs/>
          <w:iCs/>
          <w:color w:val="000000" w:themeColor="text1"/>
          <w:lang w:val="en-CA"/>
        </w:rPr>
        <w:t>grew samples from each pool in the selection conditions of the opposite mating type and confirmed the absence of growth.</w:t>
      </w:r>
      <w:commentRangeEnd w:id="0"/>
      <w:r w:rsidR="00670653">
        <w:rPr>
          <w:rStyle w:val="CommentReference"/>
          <w:rFonts w:asciiTheme="minorHAnsi" w:hAnsiTheme="minorHAnsi" w:cstheme="minorBidi"/>
        </w:rPr>
        <w:commentReference w:id="0"/>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795A9D25" w14:textId="688C71A3" w:rsidR="00B4719B" w:rsidRDefault="00C95AE1" w:rsidP="00224FCB">
      <w:pPr>
        <w:ind w:firstLine="720"/>
        <w:jc w:val="both"/>
        <w:rPr>
          <w:bCs/>
          <w:iCs/>
          <w:color w:val="000000" w:themeColor="text1"/>
          <w:lang w:val="en-CA"/>
        </w:rPr>
      </w:pPr>
      <w:r>
        <w:rPr>
          <w:bCs/>
          <w:iCs/>
          <w:color w:val="000000" w:themeColor="text1"/>
          <w:lang w:val="en-CA"/>
        </w:rPr>
        <w:t xml:space="preserve">To genotype </w:t>
      </w:r>
      <w:r w:rsidRPr="00233F15">
        <w:rPr>
          <w:bCs/>
          <w:iCs/>
          <w:color w:val="000000" w:themeColor="text1"/>
          <w:lang w:val="en-CA"/>
        </w:rPr>
        <w:t xml:space="preserve">these progeny </w:t>
      </w:r>
      <w:r w:rsidRPr="00233F15">
        <w:rPr>
          <w:bCs/>
          <w:i/>
          <w:iCs/>
          <w:color w:val="000000" w:themeColor="text1"/>
          <w:lang w:val="en-CA"/>
        </w:rPr>
        <w:t>en masse</w:t>
      </w:r>
      <w:r w:rsidRPr="00233F15">
        <w:rPr>
          <w:bCs/>
          <w:iCs/>
          <w:color w:val="000000" w:themeColor="text1"/>
          <w:lang w:val="en-CA"/>
        </w:rPr>
        <w:t xml:space="preserve"> and link this information to their DNA barcode</w:t>
      </w:r>
      <w:r>
        <w:rPr>
          <w:bCs/>
          <w:iCs/>
          <w:color w:val="000000" w:themeColor="text1"/>
          <w:lang w:val="en-CA"/>
        </w:rPr>
        <w:t>, we amplified strain-</w:t>
      </w:r>
      <w:r w:rsidRPr="00233F15">
        <w:rPr>
          <w:bCs/>
          <w:iCs/>
          <w:color w:val="000000" w:themeColor="text1"/>
          <w:lang w:val="en-CA"/>
        </w:rPr>
        <w:t xml:space="preserve"> and deletion-specific barcodes</w:t>
      </w:r>
      <w:r>
        <w:rPr>
          <w:bCs/>
          <w:iCs/>
          <w:color w:val="000000" w:themeColor="text1"/>
          <w:lang w:val="en-CA"/>
        </w:rPr>
        <w:t xml:space="preserve"> from each individual in our collection and tagged the amplification products with additional </w:t>
      </w:r>
      <w:r w:rsidRPr="00233F15">
        <w:rPr>
          <w:bCs/>
          <w:iCs/>
          <w:color w:val="000000" w:themeColor="text1"/>
          <w:lang w:val="en-CA"/>
        </w:rPr>
        <w:t>sequences indicating the plate</w:t>
      </w:r>
      <w:r>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Pr>
          <w:bCs/>
          <w:iCs/>
          <w:color w:val="000000" w:themeColor="text1"/>
          <w:lang w:val="en-CA"/>
        </w:rPr>
        <w:t>e PCR (RCP-PCR) strategy</w:t>
      </w:r>
      <w:r w:rsidR="00230DDA" w:rsidRPr="00233F15">
        <w:rPr>
          <w:bCs/>
          <w:iCs/>
          <w:color w:val="000000" w:themeColor="text1"/>
          <w:lang w:val="en-CA"/>
        </w:rPr>
        <w:fldChar w:fldCharType="begin" w:fldLock="1"/>
      </w:r>
      <w:r w:rsidR="00EE2C67">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3&lt;/sup&gt;", "plainTextFormattedCitation" : "33", "previouslyFormattedCitation" : "&lt;sup&gt;33&lt;/sup&gt;" }, "properties" : { "noteIndex" : 0 }, "schema" : "https://github.com/citation-style-language/schema/raw/master/csl-citation.json" }</w:instrText>
      </w:r>
      <w:r w:rsidR="00230DDA" w:rsidRPr="00233F15">
        <w:rPr>
          <w:bCs/>
          <w:iCs/>
          <w:color w:val="000000" w:themeColor="text1"/>
          <w:lang w:val="en-CA"/>
        </w:rPr>
        <w:fldChar w:fldCharType="separate"/>
      </w:r>
      <w:r w:rsidR="00445194" w:rsidRPr="00445194">
        <w:rPr>
          <w:bCs/>
          <w:iCs/>
          <w:noProof/>
          <w:color w:val="000000" w:themeColor="text1"/>
          <w:vertAlign w:val="superscript"/>
          <w:lang w:val="en-CA"/>
        </w:rPr>
        <w:t>33</w:t>
      </w:r>
      <w:r w:rsidR="00230DDA" w:rsidRPr="00233F15">
        <w:rPr>
          <w:bCs/>
          <w:iCs/>
          <w:color w:val="000000" w:themeColor="text1"/>
          <w:lang w:val="en-CA"/>
        </w:rPr>
        <w:fldChar w:fldCharType="end"/>
      </w:r>
      <w:r w:rsidR="00B4719B">
        <w:rPr>
          <w:bCs/>
          <w:iCs/>
          <w:color w:val="000000" w:themeColor="text1"/>
          <w:lang w:val="en-CA"/>
        </w:rPr>
        <w:t xml:space="preserve"> (Methods; Fig. 1).  </w:t>
      </w:r>
      <w:r>
        <w:rPr>
          <w:bCs/>
          <w:iCs/>
          <w:color w:val="000000" w:themeColor="text1"/>
          <w:lang w:val="en-CA"/>
        </w:rPr>
        <w:t>To verify and calibrate the genotyping results, 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p>
    <w:p w14:paraId="6BA72D55" w14:textId="1D8D121B" w:rsidR="00670AD9" w:rsidRDefault="00B4719B" w:rsidP="00224FCB">
      <w:pPr>
        <w:ind w:firstLine="720"/>
        <w:jc w:val="both"/>
      </w:pPr>
      <w:r>
        <w:rPr>
          <w:lang w:val="en-CA"/>
        </w:rPr>
        <w:t xml:space="preserve">Barcode-linked genotyping was performed using high-throughput sequencing </w:t>
      </w:r>
      <w:r w:rsidR="00C95AE1">
        <w:rPr>
          <w:lang w:val="en-CA"/>
        </w:rPr>
        <w:t xml:space="preserve">and </w:t>
      </w:r>
      <w:r w:rsidR="00F40B36">
        <w:rPr>
          <w:lang w:val="en-CA"/>
        </w:rPr>
        <w:t xml:space="preserve">analysis </w:t>
      </w:r>
      <w:r>
        <w:rPr>
          <w:lang w:val="en-CA"/>
        </w:rPr>
        <w:t>of the tagged amplificatio</w:t>
      </w:r>
      <w:r w:rsidR="00C95AE1">
        <w:rPr>
          <w:lang w:val="en-CA"/>
        </w:rPr>
        <w:t>n products.  Using data from</w:t>
      </w:r>
      <w:r>
        <w:rPr>
          <w:lang w:val="en-CA"/>
        </w:rPr>
        <w:t xml:space="preserve"> calibration</w:t>
      </w:r>
      <w:r w:rsidR="00656C95" w:rsidRPr="00233F15">
        <w:rPr>
          <w:lang w:val="en-CA"/>
        </w:rPr>
        <w:t xml:space="preserve"> strains, we</w:t>
      </w:r>
      <w:r w:rsidR="00BC311A">
        <w:rPr>
          <w:lang w:val="en-CA"/>
        </w:rPr>
        <w:t xml:space="preserve"> estimate</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 xml:space="preserve">This </w:t>
      </w:r>
      <w:r w:rsidR="00DC43C8">
        <w:t xml:space="preserve">moderate </w:t>
      </w:r>
      <w:r w:rsidR="00660F28">
        <w:t>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w:t>
      </w:r>
      <w:r w:rsidR="00C92394" w:rsidRPr="00233F15">
        <w:t xml:space="preserve">negative </w:t>
      </w:r>
      <w:r w:rsidR="00EB3FBA" w:rsidRPr="00233F15">
        <w:t>apparent linkage</w:t>
      </w:r>
      <w:r w:rsidR="00C92394">
        <w:t>, sug</w:t>
      </w:r>
      <w:r w:rsidR="00584D8F">
        <w:t>ges</w:t>
      </w:r>
      <w:r w:rsidR="00621AC3">
        <w:t>ting weak negative genetic interactions</w:t>
      </w:r>
      <w:r w:rsidR="00EB3FBA" w:rsidRPr="00233F15">
        <w:t xml:space="preserve"> (Fig. </w:t>
      </w:r>
      <w:r w:rsidR="007E2236">
        <w:t>S2</w:t>
      </w:r>
      <w:r w:rsidR="00EB3FBA" w:rsidRPr="00233F15">
        <w:t>B)</w:t>
      </w:r>
      <w:r w:rsidR="00EB3FBA">
        <w:t>.</w:t>
      </w:r>
      <w:r w:rsidR="00EB3FBA" w:rsidRPr="00233F15">
        <w:t xml:space="preserve"> </w:t>
      </w:r>
      <w:r w:rsidR="00EB3FBA">
        <w:t xml:space="preserve"> These small effects may have arisen </w:t>
      </w:r>
      <w:r w:rsidR="00062B32">
        <w:t xml:space="preserve">from genotype dependence </w:t>
      </w:r>
      <w:r w:rsidR="00EB3FBA">
        <w:t>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266C1D3" w14:textId="7D4688CB" w:rsidR="00996D73" w:rsidRPr="00B15770" w:rsidRDefault="00EA779F" w:rsidP="00224FCB">
      <w:pPr>
        <w:ind w:firstLine="720"/>
        <w:jc w:val="both"/>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w:t>
      </w:r>
      <w:r w:rsidR="00D501F0" w:rsidRPr="00233F15">
        <w:rPr>
          <w:bCs/>
          <w:iCs/>
          <w:color w:val="000000" w:themeColor="text1"/>
        </w:rPr>
        <w:lastRenderedPageBreak/>
        <w:t xml:space="preserve">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EE2C67">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3&lt;/sup&gt;", "plainTextFormattedCitation" : "23", "previouslyFormattedCitation" : "&lt;sup&gt;23&lt;/sup&gt;" }, "properties" : { "noteIndex" : 0 }, "schema" : "https://github.com/citation-style-language/schema/raw/master/csl-citation.json" }</w:instrText>
      </w:r>
      <w:r w:rsidR="005B0B96" w:rsidRPr="00233F15">
        <w:fldChar w:fldCharType="separate"/>
      </w:r>
      <w:r w:rsidR="00445194" w:rsidRPr="00445194">
        <w:rPr>
          <w:noProof/>
          <w:vertAlign w:val="superscript"/>
        </w:rPr>
        <w:t>23</w:t>
      </w:r>
      <w:r w:rsidR="005B0B96" w:rsidRPr="00233F15">
        <w:fldChar w:fldCharType="end"/>
      </w:r>
      <w:r w:rsidR="00555C7D" w:rsidRPr="00233F15">
        <w:t xml:space="preserve">, strain frequency was </w:t>
      </w:r>
      <w:r w:rsidR="007528ED">
        <w:t>measur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 xml:space="preserve">esistance </w:t>
      </w:r>
      <w:r w:rsidR="0048323A" w:rsidRPr="00233F15">
        <w:rPr>
          <w:color w:val="000000"/>
        </w:rPr>
        <w:t>for 3,221 MAT</w:t>
      </w:r>
      <w:r w:rsidR="0048323A" w:rsidRPr="003007A9">
        <w:rPr>
          <w:b/>
          <w:color w:val="000000"/>
        </w:rPr>
        <w:t>a</w:t>
      </w:r>
      <w:r w:rsidR="0048323A" w:rsidRPr="00233F15">
        <w:rPr>
          <w:color w:val="000000"/>
        </w:rPr>
        <w:t xml:space="preserve"> and 3,592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 </w:t>
      </w:r>
      <w:r w:rsidR="00EB60B6" w:rsidRPr="00233F15">
        <w:rPr>
          <w:color w:val="000000"/>
        </w:rPr>
        <w:t>was determined</w:t>
      </w:r>
      <w:r w:rsidR="005B0B96" w:rsidRPr="00233F15">
        <w:rPr>
          <w:color w:val="000000"/>
        </w:rPr>
        <w:t xml:space="preserve"> by comparing 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140674">
        <w:rPr>
          <w:color w:val="000000"/>
        </w:rPr>
        <w:t xml:space="preserve">absent </w:t>
      </w:r>
      <w:r w:rsidR="004D44CC">
        <w:rPr>
          <w:color w:val="000000"/>
        </w:rPr>
        <w:t>in the solvent control</w:t>
      </w:r>
      <w:r w:rsidR="0048323A">
        <w:rPr>
          <w:color w:val="000000"/>
        </w:rPr>
        <w:t xml:space="preserve"> were excluded (Data S5)</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 xml:space="preserve">(r </w:t>
      </w:r>
      <w:r w:rsidR="00A4242F">
        <w:rPr>
          <w:color w:val="000000"/>
        </w:rPr>
        <w:t>&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A4242F">
        <w:rPr>
          <w:color w:val="000000"/>
        </w:rPr>
        <w:t xml:space="preserve"> &gt; 0.7</w:t>
      </w:r>
      <w:r w:rsidR="004006A5">
        <w:rPr>
          <w:color w:val="000000"/>
        </w:rPr>
        <w:t>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087C2E">
        <w:rPr>
          <w:color w:val="000000"/>
        </w:rPr>
        <w:t xml:space="preserve">While UP tag – DN tag variability </w:t>
      </w:r>
      <w:r w:rsidR="00212F0C">
        <w:rPr>
          <w:color w:val="000000"/>
        </w:rPr>
        <w:t>appeared to be</w:t>
      </w:r>
      <w:r w:rsidR="00087C2E">
        <w:rPr>
          <w:color w:val="000000"/>
        </w:rPr>
        <w:t xml:space="preserve"> similar for all samples, 4</w:t>
      </w:r>
      <w:commentRangeStart w:id="1"/>
      <w:r w:rsidR="00E454F4">
        <w:rPr>
          <w:color w:val="000000"/>
        </w:rPr>
        <w:t xml:space="preserve"> drugs</w:t>
      </w:r>
      <w:r w:rsidR="00650C97">
        <w:rPr>
          <w:color w:val="000000"/>
        </w:rPr>
        <w:t xml:space="preserve"> also</w:t>
      </w:r>
      <w:r w:rsidR="00E454F4">
        <w:rPr>
          <w:color w:val="000000"/>
        </w:rPr>
        <w:t xml:space="preserve"> had low </w:t>
      </w:r>
      <w:r w:rsidR="007925AB">
        <w:rPr>
          <w:color w:val="000000"/>
        </w:rPr>
        <w:t>strain to strain</w:t>
      </w:r>
      <w:r w:rsidR="000A4621">
        <w:rPr>
          <w:color w:val="000000"/>
        </w:rPr>
        <w:t xml:space="preserve"> </w:t>
      </w:r>
      <w:r w:rsidR="007B21BE" w:rsidRPr="00233F15">
        <w:rPr>
          <w:color w:val="000000"/>
        </w:rPr>
        <w:t>variability</w:t>
      </w:r>
      <w:r w:rsidR="007925AB">
        <w:rPr>
          <w:color w:val="000000"/>
        </w:rPr>
        <w:t xml:space="preserve"> in resistance</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1"/>
      <w:r w:rsidR="003C4B87">
        <w:rPr>
          <w:rStyle w:val="CommentReference"/>
          <w:rFonts w:asciiTheme="minorHAnsi" w:hAnsiTheme="minorHAnsi" w:cstheme="minorBidi"/>
        </w:rPr>
        <w:commentReference w:id="1"/>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483D1994" w14:textId="6DCF4D94" w:rsidR="00112A5F" w:rsidRDefault="00D741B3" w:rsidP="00224FCB">
      <w:pPr>
        <w:widowControl w:val="0"/>
        <w:autoSpaceDE w:val="0"/>
        <w:autoSpaceDN w:val="0"/>
        <w:adjustRightInd w:val="0"/>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B07E37">
        <w:rPr>
          <w:color w:val="000000"/>
        </w:rPr>
        <w:t>identified</w:t>
      </w:r>
      <w:r w:rsidR="003118EB">
        <w:rPr>
          <w:color w:val="000000"/>
        </w:rPr>
        <w:t xml:space="preserve"> </w:t>
      </w:r>
      <w:r w:rsidR="00B07E37">
        <w:rPr>
          <w:color w:val="000000"/>
        </w:rPr>
        <w:t>a</w:t>
      </w:r>
      <w:r w:rsidR="00A4104D">
        <w:rPr>
          <w:color w:val="000000"/>
        </w:rPr>
        <w:t xml:space="preserve"> set of </w:t>
      </w:r>
      <w:r w:rsidR="003118EB">
        <w:rPr>
          <w:color w:val="000000"/>
        </w:rPr>
        <w:t xml:space="preserve">genes relevant for resistance to each drug.  </w:t>
      </w:r>
      <w:r w:rsidR="0022477A">
        <w:rPr>
          <w:color w:val="000000"/>
        </w:rPr>
        <w:t>For this purpose, 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w:t>
      </w:r>
      <w:r w:rsidR="000D1A92">
        <w:rPr>
          <w:color w:val="000000"/>
        </w:rPr>
        <w:t xml:space="preserve">a </w:t>
      </w:r>
      <w:r w:rsidR="00731B51" w:rsidRPr="00233F15">
        <w:rPr>
          <w:color w:val="000000"/>
        </w:rPr>
        <w:t>marginal association</w:t>
      </w:r>
      <w:r w:rsidR="002B6815" w:rsidRPr="00233F15">
        <w:rPr>
          <w:color w:val="000000"/>
        </w:rPr>
        <w:t xml:space="preserve"> of each knockout to drug resis</w:t>
      </w:r>
      <w:r w:rsidR="00F712F5">
        <w:rPr>
          <w:color w:val="000000"/>
        </w:rPr>
        <w:t>tance.</w:t>
      </w:r>
      <w:r w:rsidR="004A64AD">
        <w:rPr>
          <w:color w:val="000000"/>
        </w:rPr>
        <w:t xml:space="preserve"> </w:t>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w:t>
      </w:r>
      <w:r w:rsidR="0098627B">
        <w:rPr>
          <w:color w:val="000000"/>
        </w:rPr>
        <w:t>previously-</w:t>
      </w:r>
      <w:r w:rsidR="004A64AD" w:rsidRPr="00233F15">
        <w:rPr>
          <w:color w:val="000000"/>
        </w:rPr>
        <w:t xml:space="preserve">unreported associations </w:t>
      </w:r>
      <w:r w:rsidR="0098627B">
        <w:rPr>
          <w:color w:val="000000"/>
        </w:rPr>
        <w:t xml:space="preserve">involving </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he latter three knockouts had sm</w:t>
      </w:r>
      <w:r w:rsidR="00EC1113">
        <w:rPr>
          <w:color w:val="000000"/>
        </w:rPr>
        <w:t xml:space="preserve">all marginal effects, indicating either minor roles towards </w:t>
      </w:r>
      <w:r w:rsidR="00ED75C1">
        <w:rPr>
          <w:color w:val="000000"/>
        </w:rPr>
        <w:t xml:space="preserve">resistance to the tested drugs, or </w:t>
      </w:r>
      <w:r w:rsidR="00EC1113">
        <w:rPr>
          <w:color w:val="000000"/>
        </w:rPr>
        <w:t>a greater dependence on knockout background</w:t>
      </w:r>
      <w:r w:rsidR="00ED75C1" w:rsidRPr="00233F15">
        <w:rPr>
          <w:color w:val="000000"/>
        </w:rPr>
        <w:t xml:space="preserve">. </w:t>
      </w:r>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112A5F">
        <w:rPr>
          <w:color w:val="000000"/>
        </w:rPr>
        <w:t xml:space="preserve">were idenfied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 xml:space="preserve">7), suggesting 76% sensitivity.  </w:t>
      </w:r>
    </w:p>
    <w:p w14:paraId="057CB3A3" w14:textId="76045961" w:rsidR="00FD50A0" w:rsidRDefault="0046368F" w:rsidP="00224FCB">
      <w:pPr>
        <w:widowControl w:val="0"/>
        <w:autoSpaceDE w:val="0"/>
        <w:autoSpaceDN w:val="0"/>
        <w:adjustRightInd w:val="0"/>
        <w:jc w:val="both"/>
        <w:rPr>
          <w:color w:val="000000"/>
        </w:rPr>
      </w:pPr>
      <w:r>
        <w:rPr>
          <w:color w:val="000000"/>
        </w:rPr>
        <w:tab/>
        <w:t xml:space="preserve">After identifying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as relevant for resistance to the tested drugs, we grouped strains by their genotype at these 6 transporters.  The</w:t>
      </w:r>
      <w:r w:rsidR="0066744C">
        <w:rPr>
          <w:color w:val="000000"/>
        </w:rPr>
        <w:t>se</w:t>
      </w:r>
      <w:r w:rsidR="007C78F2">
        <w:rPr>
          <w:color w:val="000000"/>
        </w:rPr>
        <w:t xml:space="preserve"> group</w:t>
      </w:r>
      <w:r w:rsidR="0066744C">
        <w:rPr>
          <w:color w:val="000000"/>
        </w:rPr>
        <w:t>s</w:t>
      </w:r>
      <w:r w:rsidR="007C78F2">
        <w:rPr>
          <w:color w:val="000000"/>
        </w:rPr>
        <w:t xml:space="preserve"> yielded a </w:t>
      </w:r>
      <w:r w:rsidR="006466FC">
        <w:rPr>
          <w:color w:val="000000"/>
        </w:rPr>
        <w:t>further-targeted</w:t>
      </w:r>
      <w:r w:rsidR="0066744C">
        <w:rPr>
          <w:color w:val="000000"/>
        </w:rPr>
        <w:t xml:space="preserve"> profile for each population </w:t>
      </w:r>
      <w:r w:rsidR="00E468BC">
        <w:rPr>
          <w:color w:val="000000"/>
        </w:rPr>
        <w:t xml:space="preserve">(Fig. </w:t>
      </w:r>
      <w:r w:rsidR="007E2236">
        <w:rPr>
          <w:color w:val="000000"/>
        </w:rPr>
        <w:t>S5</w:t>
      </w:r>
      <w:r w:rsidR="0066744C">
        <w:rPr>
          <w:color w:val="000000"/>
        </w:rPr>
        <w:t xml:space="preserve">).  In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usually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7E2236">
        <w:rPr>
          <w:color w:val="000000"/>
        </w:rPr>
        <w:t>S7</w:t>
      </w:r>
      <w:r w:rsidR="00B40211">
        <w:rPr>
          <w:color w:val="000000"/>
        </w:rPr>
        <w:t>)</w:t>
      </w:r>
      <w:r w:rsidR="0066103F">
        <w:rPr>
          <w:color w:val="000000"/>
        </w:rPr>
        <w:t>.</w:t>
      </w:r>
      <w:r w:rsidR="009E2837">
        <w:rPr>
          <w:color w:val="000000"/>
        </w:rPr>
        <w:t xml:space="preserve"> </w:t>
      </w:r>
      <w:r w:rsidR="0080297F">
        <w:rPr>
          <w:color w:val="000000"/>
        </w:rPr>
        <w:t>We used these grouped re</w:t>
      </w:r>
      <w:r w:rsidR="00663B9B">
        <w:rPr>
          <w:color w:val="000000"/>
        </w:rPr>
        <w:t>s</w:t>
      </w:r>
      <w:r w:rsidR="0080297F">
        <w:rPr>
          <w:color w:val="000000"/>
        </w:rPr>
        <w:t>istance</w:t>
      </w:r>
      <w:r w:rsidR="00663B9B">
        <w:rPr>
          <w:color w:val="000000"/>
        </w:rPr>
        <w:t xml:space="preserve"> profiles to </w:t>
      </w:r>
      <w:r w:rsidR="0039005E">
        <w:rPr>
          <w:color w:val="000000"/>
        </w:rPr>
        <w:t>understand overall</w:t>
      </w:r>
      <w:r w:rsidR="005E458D">
        <w:rPr>
          <w:color w:val="000000"/>
        </w:rPr>
        <w:t xml:space="preserve"> </w:t>
      </w:r>
      <w:r w:rsidR="0066744C">
        <w:rPr>
          <w:color w:val="000000"/>
        </w:rPr>
        <w:t xml:space="preserve">resistance </w:t>
      </w:r>
      <w:r w:rsidR="005E458D">
        <w:rPr>
          <w:color w:val="000000"/>
        </w:rPr>
        <w:t>patterns in each drug</w:t>
      </w:r>
      <w:r w:rsidR="0039005E">
        <w:rPr>
          <w:color w:val="000000"/>
        </w:rPr>
        <w:t xml:space="preserve"> by</w:t>
      </w:r>
      <w:r w:rsidR="0024468E">
        <w:rPr>
          <w:color w:val="000000"/>
        </w:rPr>
        <w:t xml:space="preserve"> </w:t>
      </w:r>
      <w:r w:rsidR="0039005E">
        <w:rPr>
          <w:color w:val="000000"/>
        </w:rPr>
        <w:t>developing</w:t>
      </w:r>
      <w:r w:rsidR="0024468E">
        <w:rPr>
          <w:color w:val="000000"/>
        </w:rPr>
        <w:t xml:space="preserve"> a radial representation which </w:t>
      </w:r>
      <w:r w:rsidR="0024468E">
        <w:rPr>
          <w:color w:val="000000"/>
          <w:lang w:val="en-CA"/>
        </w:rPr>
        <w:t>allows</w:t>
      </w:r>
      <w:r w:rsidR="0039005E">
        <w:rPr>
          <w:color w:val="000000"/>
          <w:lang w:val="en-CA"/>
        </w:rPr>
        <w:t xml:space="preserve"> for </w:t>
      </w:r>
      <w:r w:rsidR="0024468E">
        <w:rPr>
          <w:color w:val="000000"/>
          <w:lang w:val="en-CA"/>
        </w:rPr>
        <w:t xml:space="preserve">a broad data </w:t>
      </w:r>
      <w:r w:rsidR="000E4C73">
        <w:rPr>
          <w:color w:val="000000"/>
          <w:lang w:val="en-CA"/>
        </w:rPr>
        <w:t>overview</w:t>
      </w:r>
      <w:r w:rsidR="0024468E">
        <w:rPr>
          <w:color w:val="000000"/>
          <w:lang w:val="en-CA"/>
        </w:rPr>
        <w:t xml:space="preserve"> </w:t>
      </w:r>
      <w:r w:rsidR="0039005E">
        <w:rPr>
          <w:color w:val="000000"/>
          <w:lang w:val="en-CA"/>
        </w:rPr>
        <w:t>that can</w:t>
      </w:r>
      <w:r w:rsidR="0024468E">
        <w:rPr>
          <w:color w:val="000000"/>
          <w:lang w:val="en-CA"/>
        </w:rPr>
        <w:t xml:space="preserve"> be further explored to study</w:t>
      </w:r>
      <w:r w:rsidR="0024468E">
        <w:rPr>
          <w:color w:val="000000"/>
        </w:rPr>
        <w:t xml:space="preserve"> </w:t>
      </w:r>
      <w:r w:rsidR="009510DA">
        <w:rPr>
          <w:color w:val="000000"/>
          <w:lang w:val="en-CA"/>
        </w:rPr>
        <w:t>all p</w:t>
      </w:r>
      <w:r w:rsidR="005001B7">
        <w:rPr>
          <w:color w:val="000000"/>
          <w:lang w:val="en-CA"/>
        </w:rPr>
        <w:t>ossible trajectories towards a</w:t>
      </w:r>
      <w:r w:rsidR="009510DA">
        <w:rPr>
          <w:color w:val="000000"/>
          <w:lang w:val="en-CA"/>
        </w:rPr>
        <w:t xml:space="preserve"> </w:t>
      </w:r>
      <w:r w:rsidR="00857C27">
        <w:rPr>
          <w:color w:val="000000"/>
          <w:lang w:val="en-CA"/>
        </w:rPr>
        <w:t>six-</w:t>
      </w:r>
      <w:r w:rsidR="009510DA">
        <w:rPr>
          <w:color w:val="000000"/>
          <w:lang w:val="en-CA"/>
        </w:rPr>
        <w:t>knockout state</w:t>
      </w:r>
      <w:r w:rsidR="0024468E">
        <w:rPr>
          <w:color w:val="000000"/>
          <w:lang w:val="en-CA"/>
        </w:rPr>
        <w:t xml:space="preserve"> (Fig. 2C)</w:t>
      </w:r>
      <w:r w:rsidR="009510DA">
        <w:rPr>
          <w:color w:val="000000"/>
          <w:lang w:val="en-CA"/>
        </w:rPr>
        <w:t xml:space="preserve">. </w:t>
      </w:r>
      <w:r w:rsidR="00C70A5B">
        <w:rPr>
          <w:color w:val="000000"/>
          <w:lang w:val="en-CA"/>
        </w:rPr>
        <w:t>Reflecting the high profile reproducibility, these path structures were strikingly consistent</w:t>
      </w:r>
      <w:r w:rsidR="00C86624">
        <w:rPr>
          <w:color w:val="000000"/>
          <w:lang w:val="en-CA"/>
        </w:rPr>
        <w:t xml:space="preserve"> for 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362D3">
        <w:rPr>
          <w:color w:val="000000"/>
          <w:lang w:val="en-CA"/>
        </w:rPr>
        <w:t xml:space="preserve">  Furthermore, these radial overviews highlight the main ABC transporters mediating resistance to each drug, and</w:t>
      </w:r>
      <w:r w:rsidR="00BE5DB2">
        <w:rPr>
          <w:color w:val="000000"/>
          <w:lang w:val="en-CA"/>
        </w:rPr>
        <w:t xml:space="preserve"> readily</w:t>
      </w:r>
      <w:r w:rsidR="007362D3">
        <w:rPr>
          <w:color w:val="000000"/>
          <w:lang w:val="en-CA"/>
        </w:rPr>
        <w:t xml:space="preserve"> identify multi-knockout</w:t>
      </w:r>
      <w:r w:rsidR="00072D47">
        <w:rPr>
          <w:color w:val="000000"/>
          <w:lang w:val="en-CA"/>
        </w:rPr>
        <w:t xml:space="preserve"> genotypes</w:t>
      </w:r>
      <w:r w:rsidR="00BE5DB2">
        <w:rPr>
          <w:color w:val="000000"/>
          <w:lang w:val="en-CA"/>
        </w:rPr>
        <w:t xml:space="preserve"> conferring increased resistance.</w:t>
      </w:r>
    </w:p>
    <w:p w14:paraId="074E8F08" w14:textId="77777777" w:rsidR="00D35570" w:rsidRPr="00FD50A0" w:rsidRDefault="00D35570" w:rsidP="00224FCB">
      <w:pPr>
        <w:widowControl w:val="0"/>
        <w:autoSpaceDE w:val="0"/>
        <w:autoSpaceDN w:val="0"/>
        <w:adjustRightInd w:val="0"/>
        <w:jc w:val="both"/>
        <w:rPr>
          <w:color w:val="000000"/>
        </w:rPr>
      </w:pPr>
    </w:p>
    <w:p w14:paraId="20D9CF00" w14:textId="25EA2AB2" w:rsidR="000812E9" w:rsidRPr="00CE0ED7" w:rsidRDefault="000812E9" w:rsidP="00224FCB">
      <w:pPr>
        <w:widowControl w:val="0"/>
        <w:autoSpaceDE w:val="0"/>
        <w:autoSpaceDN w:val="0"/>
        <w:adjustRightInd w:val="0"/>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3CAD8C0" w14:textId="5A70FCF7" w:rsidR="00AB0D18" w:rsidRDefault="009F7387" w:rsidP="00224FCB">
      <w:pPr>
        <w:widowControl w:val="0"/>
        <w:autoSpaceDE w:val="0"/>
        <w:autoSpaceDN w:val="0"/>
        <w:adjustRightInd w:val="0"/>
        <w:ind w:firstLine="720"/>
        <w:jc w:val="both"/>
        <w:rPr>
          <w:color w:val="000000"/>
        </w:rPr>
      </w:pPr>
      <w:r>
        <w:rPr>
          <w:color w:val="000000"/>
        </w:rPr>
        <w:t>To</w:t>
      </w:r>
      <w:r w:rsidR="00F97A36">
        <w:rPr>
          <w:color w:val="000000"/>
        </w:rPr>
        <w:t xml:space="preserve"> </w:t>
      </w:r>
      <w:r>
        <w:rPr>
          <w:color w:val="000000"/>
        </w:rPr>
        <w:t>explore the mu</w:t>
      </w:r>
      <w:r w:rsidR="00455C5E">
        <w:rPr>
          <w:color w:val="000000"/>
        </w:rPr>
        <w:t xml:space="preserve">lti-knockout relationships </w:t>
      </w:r>
      <w:r>
        <w:rPr>
          <w:color w:val="000000"/>
        </w:rPr>
        <w:t>in depth, w</w:t>
      </w:r>
      <w:r w:rsidR="00A806AF">
        <w:rPr>
          <w:color w:val="000000"/>
        </w:rPr>
        <w:t xml:space="preserve">e used the grouped profiles to </w:t>
      </w:r>
      <w:r w:rsidR="0035716D">
        <w:rPr>
          <w:color w:val="000000"/>
        </w:rPr>
        <w:t>visualize</w:t>
      </w:r>
      <w:r w:rsidR="00A806AF">
        <w:rPr>
          <w:color w:val="000000"/>
        </w:rPr>
        <w:t xml:space="preserve"> </w:t>
      </w:r>
      <w:r w:rsidR="00304AD7">
        <w:rPr>
          <w:color w:val="000000"/>
        </w:rPr>
        <w:t>a ‘complex fitness landscape’ which</w:t>
      </w:r>
      <w:r w:rsidR="00A806AF">
        <w:rPr>
          <w:color w:val="000000"/>
        </w:rPr>
        <w:t xml:space="preserve"> allow</w:t>
      </w:r>
      <w:r w:rsidR="00304AD7">
        <w:rPr>
          <w:color w:val="000000"/>
        </w:rPr>
        <w:t>s</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 in the context of any other knockout combination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w:t>
      </w:r>
      <w:r w:rsidR="00C8180C">
        <w:rPr>
          <w:color w:val="000000"/>
        </w:rPr>
        <w:t xml:space="preserve">first </w:t>
      </w:r>
      <w:r w:rsidR="00A806AF">
        <w:rPr>
          <w:color w:val="000000"/>
        </w:rPr>
        <w:t xml:space="preserve">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w:t>
      </w:r>
      <w:r w:rsidR="00A806AF" w:rsidRPr="00233F15">
        <w:rPr>
          <w:color w:val="000000"/>
        </w:rPr>
        <w:lastRenderedPageBreak/>
        <w:t xml:space="preserve">and </w:t>
      </w:r>
      <w:r w:rsidR="00A806AF" w:rsidRPr="004E4A74">
        <w:rPr>
          <w:i/>
          <w:color w:val="000000"/>
        </w:rPr>
        <w:t>YOR1</w:t>
      </w:r>
      <w:r w:rsidR="008345B8">
        <w:rPr>
          <w:i/>
          <w:color w:val="000000"/>
        </w:rPr>
        <w:fldChar w:fldCharType="begin" w:fldLock="1"/>
      </w:r>
      <w:r w:rsidR="00EE2C67">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8&lt;/sup&gt;", "plainTextFormattedCitation" : "28", "previouslyFormattedCitation" : "&lt;sup&gt;28&lt;/sup&gt;" }, "properties" : { "noteIndex" : 0 }, "schema" : "https://github.com/citation-style-language/schema/raw/master/csl-citation.json" }</w:instrText>
      </w:r>
      <w:r w:rsidR="008345B8">
        <w:rPr>
          <w:i/>
          <w:color w:val="000000"/>
        </w:rPr>
        <w:fldChar w:fldCharType="separate"/>
      </w:r>
      <w:r w:rsidR="00445194" w:rsidRPr="00445194">
        <w:rPr>
          <w:noProof/>
          <w:color w:val="000000"/>
          <w:vertAlign w:val="superscript"/>
        </w:rPr>
        <w:t>28</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2DA56AB2" w:rsidR="00316809" w:rsidRPr="00CE2976" w:rsidRDefault="00BA5EDC" w:rsidP="00224FCB">
      <w:pPr>
        <w:widowControl w:val="0"/>
        <w:autoSpaceDE w:val="0"/>
        <w:autoSpaceDN w:val="0"/>
        <w:adjustRightInd w:val="0"/>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233F15">
        <w:rPr>
          <w:i/>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EE2C67">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8&lt;/sup&gt;", "plainTextFormattedCitation" : "28", "previouslyFormattedCitation" : "&lt;sup&gt;28&lt;/sup&gt;" }, "properties" : { "noteIndex" : 0 }, "schema" : "https://github.com/citation-style-language/schema/raw/master/csl-citation.json" }</w:instrText>
      </w:r>
      <w:r w:rsidR="004414A6" w:rsidRPr="00233F15">
        <w:rPr>
          <w:color w:val="000000"/>
          <w:lang w:val="en-CA"/>
        </w:rPr>
        <w:fldChar w:fldCharType="separate"/>
      </w:r>
      <w:r w:rsidR="00445194" w:rsidRPr="00445194">
        <w:rPr>
          <w:noProof/>
          <w:color w:val="000000"/>
          <w:vertAlign w:val="superscript"/>
          <w:lang w:val="en-CA"/>
        </w:rPr>
        <w:t>28</w:t>
      </w:r>
      <w:r w:rsidR="004414A6" w:rsidRPr="00233F15">
        <w:rPr>
          <w:color w:val="000000"/>
          <w:lang w:val="en-CA"/>
        </w:rPr>
        <w:fldChar w:fldCharType="end"/>
      </w:r>
      <w:r w:rsidR="004414A6">
        <w:rPr>
          <w:color w:val="000000"/>
          <w:lang w:val="en-CA"/>
        </w:rPr>
        <w:t>, but require</w:t>
      </w:r>
      <w:r w:rsidR="004414A6" w:rsidRPr="00233F15">
        <w:rPr>
          <w:color w:val="000000"/>
          <w:lang w:val="en-CA"/>
        </w:rPr>
        <w:t xml:space="preserve"> m</w:t>
      </w:r>
      <w:r w:rsidR="004414A6">
        <w:rPr>
          <w:color w:val="000000"/>
          <w:lang w:val="en-CA"/>
        </w:rPr>
        <w:t>ultiple knockouts</w:t>
      </w:r>
      <w:r w:rsidR="004414A6" w:rsidRPr="00233F15">
        <w:rPr>
          <w:color w:val="000000"/>
          <w:lang w:val="en-CA"/>
        </w:rPr>
        <w:t xml:space="preserve"> and the involvement of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4414A6" w:rsidRPr="00233F15">
        <w:rPr>
          <w:color w:val="000000"/>
          <w:lang w:val="en-CA"/>
        </w:rPr>
        <w:t>.</w:t>
      </w:r>
    </w:p>
    <w:p w14:paraId="361683E5" w14:textId="38E1B467" w:rsidR="00944175" w:rsidRPr="00233F15" w:rsidRDefault="00944175" w:rsidP="00224FCB">
      <w:pPr>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further </w:t>
      </w:r>
      <w:r w:rsidR="000216A5">
        <w:rPr>
          <w:color w:val="000000"/>
          <w:lang w:val="en-CA"/>
        </w:rPr>
        <w:t>visualiz</w:t>
      </w:r>
      <w:r w:rsidR="00E421EB">
        <w:rPr>
          <w:color w:val="000000"/>
          <w:lang w:val="en-CA"/>
        </w:rPr>
        <w:t>ed</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752B0D96" w14:textId="098509E7" w:rsidR="006556AE" w:rsidRPr="006A4B8F" w:rsidRDefault="003648D2" w:rsidP="00224FCB">
      <w:pPr>
        <w:ind w:firstLine="720"/>
        <w:jc w:val="both"/>
        <w:rPr>
          <w:bCs/>
          <w:iCs/>
          <w:color w:val="000000" w:themeColor="text1"/>
        </w:rPr>
      </w:pPr>
      <w:r>
        <w:rPr>
          <w:color w:val="000000"/>
        </w:rPr>
        <w:t>Given</w:t>
      </w:r>
      <w:r w:rsidR="00590ADC" w:rsidRPr="00233F15">
        <w:rPr>
          <w:color w:val="000000"/>
        </w:rPr>
        <w:t xml:space="preserve"> 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EE2C67">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4&lt;/sup&gt;", "plainTextFormattedCitation" : "34", "previouslyFormattedCitation" : "&lt;sup&gt;34&lt;/sup&gt;" }, "properties" : { "noteIndex" : 0 }, "schema" : "https://github.com/citation-style-language/schema/raw/master/csl-citation.json" }</w:instrText>
      </w:r>
      <w:r w:rsidR="00274BCD" w:rsidRPr="00233F15">
        <w:rPr>
          <w:color w:val="000000"/>
        </w:rPr>
        <w:fldChar w:fldCharType="separate"/>
      </w:r>
      <w:r w:rsidR="00445194" w:rsidRPr="00445194">
        <w:rPr>
          <w:noProof/>
          <w:color w:val="000000"/>
          <w:vertAlign w:val="superscript"/>
        </w:rPr>
        <w:t>34</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2"/>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2"/>
      <w:r w:rsidR="00D1189A" w:rsidRPr="00233F15">
        <w:rPr>
          <w:rStyle w:val="CommentReference"/>
        </w:rPr>
        <w:commentReference w:id="2"/>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6A4B8F">
        <w:rPr>
          <w:color w:val="000000" w:themeColor="text1"/>
        </w:rPr>
        <w:t>, we tested the ability of m</w:t>
      </w:r>
      <w:r w:rsidR="009D20E4" w:rsidRPr="00CC4147">
        <w:rPr>
          <w:color w:val="000000" w:themeColor="text1"/>
        </w:rPr>
        <w:t xml:space="preserve">odels made </w:t>
      </w:r>
      <w:r w:rsidR="009D20E4" w:rsidRPr="00CC4147">
        <w:rPr>
          <w:color w:val="000000" w:themeColor="text1"/>
        </w:rPr>
        <w:lastRenderedPageBreak/>
        <w:t>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 xml:space="preserve">(Fig. </w:t>
      </w:r>
      <w:r w:rsidR="007E2236">
        <w:rPr>
          <w:color w:val="000000" w:themeColor="text1"/>
        </w:rPr>
        <w:t>S9</w:t>
      </w:r>
      <w:r w:rsidR="006A4B8F">
        <w:rPr>
          <w:color w:val="000000" w:themeColor="text1"/>
        </w:rPr>
        <w:t>)</w:t>
      </w:r>
      <w:r w:rsidR="009D20E4" w:rsidRPr="00CC4147">
        <w:rPr>
          <w:color w:val="000000" w:themeColor="text1"/>
        </w:rPr>
        <w:t>.</w:t>
      </w:r>
    </w:p>
    <w:p w14:paraId="3FE28860" w14:textId="11AE3A82" w:rsidR="00F06082" w:rsidRPr="000D2524" w:rsidRDefault="000D7B40" w:rsidP="00224FCB">
      <w:pPr>
        <w:ind w:firstLine="720"/>
        <w:jc w:val="both"/>
        <w:rPr>
          <w:bCs/>
          <w:iCs/>
          <w:color w:val="000000" w:themeColor="text1"/>
        </w:rPr>
      </w:pPr>
      <w:r>
        <w:rPr>
          <w:bCs/>
          <w:iCs/>
          <w:color w:val="000000" w:themeColor="text1"/>
        </w:rPr>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w:t>
      </w:r>
      <w:r w:rsidR="002947DA">
        <w:rPr>
          <w:bCs/>
          <w:iCs/>
          <w:color w:val="000000" w:themeColor="text1"/>
        </w:rPr>
        <w:t xml:space="preserve"> them</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224FCB">
      <w:pPr>
        <w:ind w:firstLine="720"/>
        <w:jc w:val="both"/>
        <w:rPr>
          <w:bCs/>
          <w:iCs/>
          <w:color w:val="000000" w:themeColor="text1"/>
        </w:rPr>
      </w:pPr>
    </w:p>
    <w:p w14:paraId="0DD932AE" w14:textId="79E6E168" w:rsidR="00962F43" w:rsidRP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067CB808" w14:textId="25CCAC38" w:rsidR="00D1531D" w:rsidRPr="000876BF" w:rsidRDefault="000270D6" w:rsidP="00224FCB">
      <w:pPr>
        <w:ind w:firstLine="720"/>
        <w:jc w:val="both"/>
        <w:rPr>
          <w:color w:val="000000"/>
        </w:rPr>
      </w:pPr>
      <w:commentRangeStart w:id="3"/>
      <w:r>
        <w:rPr>
          <w:bCs/>
          <w:iCs/>
          <w:color w:val="000000" w:themeColor="text1"/>
        </w:rPr>
        <w:t>Using</w:t>
      </w:r>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commentRangeEnd w:id="3"/>
      <w:r w:rsidR="00113C47">
        <w:rPr>
          <w:rStyle w:val="CommentReference"/>
          <w:rFonts w:asciiTheme="minorHAnsi" w:hAnsiTheme="minorHAnsi" w:cstheme="minorBidi"/>
        </w:rPr>
        <w:commentReference w:id="3"/>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E41BE9" w:rsidRPr="00233F15">
        <w:rPr>
          <w:bCs/>
          <w:iCs/>
          <w:color w:val="000000" w:themeColor="text1"/>
        </w:rPr>
        <w:t>other</w:t>
      </w:r>
      <w:r w:rsidR="00931E5E">
        <w:rPr>
          <w:bCs/>
          <w:iCs/>
          <w:color w:val="000000" w:themeColor="text1"/>
        </w:rPr>
        <w:t>s</w:t>
      </w:r>
      <w:r w:rsidR="00E41BE9" w:rsidRPr="00233F15">
        <w:rPr>
          <w:bCs/>
          <w:iCs/>
          <w:color w:val="000000" w:themeColor="text1"/>
        </w:rPr>
        <w:t xml:space="preserve">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3E7203">
        <w:rPr>
          <w:bCs/>
          <w:iCs/>
          <w:color w:val="000000" w:themeColor="text1"/>
        </w:rPr>
        <w:t xml:space="preserve"> previously</w:t>
      </w:r>
      <w:r w:rsidR="00C62089">
        <w:rPr>
          <w:bCs/>
          <w:iCs/>
          <w:color w:val="000000" w:themeColor="text1"/>
        </w:rPr>
        <w:t xml:space="preserve"> missed.</w:t>
      </w:r>
      <w:r w:rsidR="000D77DF">
        <w:rPr>
          <w:bCs/>
          <w:iCs/>
          <w:color w:val="000000" w:themeColor="text1"/>
        </w:rPr>
        <w:t xml:space="preserve">  </w:t>
      </w:r>
      <w:r w:rsidR="00F73EA1">
        <w:rPr>
          <w:bCs/>
          <w:iCs/>
          <w:color w:val="000000" w:themeColor="text1"/>
        </w:rPr>
        <w:t xml:space="preserve">We note that these models exclude the roles of </w:t>
      </w:r>
      <w:r w:rsidR="00F73EA1">
        <w:rPr>
          <w:bCs/>
          <w:i/>
          <w:iCs/>
          <w:color w:val="000000" w:themeColor="text1"/>
        </w:rPr>
        <w:t>BPT1</w:t>
      </w:r>
      <w:r w:rsidR="00F73EA1">
        <w:rPr>
          <w:bCs/>
          <w:iCs/>
          <w:color w:val="000000" w:themeColor="text1"/>
        </w:rPr>
        <w:t xml:space="preserve">, which was important in mediating resistance to several compounds, especially when combined with other knockouts.  However, because we did not find genetic evidence that the multi-knockout </w:t>
      </w:r>
      <w:r w:rsidR="00F73EA1">
        <w:rPr>
          <w:bCs/>
          <w:i/>
          <w:iCs/>
          <w:color w:val="000000" w:themeColor="text1"/>
        </w:rPr>
        <w:t xml:space="preserve">bpt1∆ </w:t>
      </w:r>
      <w:r w:rsidR="00F73EA1">
        <w:rPr>
          <w:bCs/>
          <w:iCs/>
          <w:color w:val="000000" w:themeColor="text1"/>
        </w:rPr>
        <w:t>resistance phenotypes were</w:t>
      </w:r>
      <w:r w:rsidR="000876BF">
        <w:rPr>
          <w:bCs/>
          <w:iCs/>
          <w:color w:val="000000" w:themeColor="text1"/>
        </w:rPr>
        <w:t xml:space="preserve"> consistent with antagonism of a</w:t>
      </w:r>
      <w:r w:rsidR="00DE3467">
        <w:rPr>
          <w:bCs/>
          <w:iCs/>
          <w:color w:val="000000" w:themeColor="text1"/>
        </w:rPr>
        <w:t>ny other ABC transporter</w:t>
      </w:r>
      <w:r w:rsidR="006B4256">
        <w:rPr>
          <w:bCs/>
          <w:iCs/>
          <w:color w:val="000000" w:themeColor="text1"/>
        </w:rPr>
        <w:t xml:space="preserve"> studied</w:t>
      </w:r>
      <w:r w:rsidR="00DE3467">
        <w:rPr>
          <w:bCs/>
          <w:iCs/>
          <w:color w:val="000000" w:themeColor="text1"/>
        </w:rPr>
        <w:t xml:space="preserve">, </w:t>
      </w:r>
      <w:r w:rsidR="00F73EA1">
        <w:rPr>
          <w:bCs/>
          <w:iCs/>
          <w:color w:val="000000" w:themeColor="text1"/>
        </w:rPr>
        <w:t>they suggest</w:t>
      </w:r>
      <w:r w:rsidR="00DE3467">
        <w:rPr>
          <w:bCs/>
          <w:iCs/>
          <w:color w:val="000000" w:themeColor="text1"/>
        </w:rPr>
        <w:t xml:space="preserve"> </w:t>
      </w:r>
      <w:r w:rsidR="00093A99">
        <w:rPr>
          <w:bCs/>
          <w:iCs/>
          <w:color w:val="000000" w:themeColor="text1"/>
        </w:rPr>
        <w:t>complex interactions with</w:t>
      </w:r>
      <w:r w:rsidR="00E27D1C">
        <w:rPr>
          <w:bCs/>
          <w:iCs/>
          <w:color w:val="000000" w:themeColor="text1"/>
        </w:rPr>
        <w:t xml:space="preserve"> another system</w:t>
      </w:r>
      <w:r w:rsidR="00E27D1C">
        <w:rPr>
          <w:bCs/>
          <w:iCs/>
          <w:color w:val="000000" w:themeColor="text1"/>
        </w:rPr>
        <w:fldChar w:fldCharType="begin" w:fldLock="1"/>
      </w:r>
      <w:r w:rsidR="00EE2C67">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5&lt;/sup&gt;", "plainTextFormattedCitation" : "35", "previouslyFormattedCitation" : "&lt;sup&gt;35&lt;/sup&gt;" }, "properties" : { "noteIndex" : 0 }, "schema" : "https://github.com/citation-style-language/schema/raw/master/csl-citation.json" }</w:instrText>
      </w:r>
      <w:r w:rsidR="00E27D1C">
        <w:rPr>
          <w:bCs/>
          <w:iCs/>
          <w:color w:val="000000" w:themeColor="text1"/>
        </w:rPr>
        <w:fldChar w:fldCharType="separate"/>
      </w:r>
      <w:r w:rsidR="00445194" w:rsidRPr="00445194">
        <w:rPr>
          <w:bCs/>
          <w:iCs/>
          <w:noProof/>
          <w:color w:val="000000" w:themeColor="text1"/>
          <w:vertAlign w:val="superscript"/>
        </w:rPr>
        <w:t>35</w:t>
      </w:r>
      <w:r w:rsidR="00E27D1C">
        <w:rPr>
          <w:bCs/>
          <w:iCs/>
          <w:color w:val="000000" w:themeColor="text1"/>
        </w:rPr>
        <w:fldChar w:fldCharType="end"/>
      </w:r>
      <w:r w:rsidR="00E27D1C">
        <w:rPr>
          <w:bCs/>
          <w:iCs/>
          <w:color w:val="000000" w:themeColor="text1"/>
        </w:rPr>
        <w:t>.</w:t>
      </w:r>
    </w:p>
    <w:p w14:paraId="5038AAF3" w14:textId="471D56A4" w:rsidR="00951809" w:rsidRDefault="005765C0" w:rsidP="00224FCB">
      <w:pPr>
        <w:ind w:firstLine="720"/>
        <w:jc w:val="both"/>
        <w:rPr>
          <w:bCs/>
          <w:iCs/>
          <w:color w:val="000000" w:themeColor="text1"/>
        </w:rPr>
      </w:pPr>
      <w:r>
        <w:rPr>
          <w:bCs/>
          <w:iCs/>
          <w:color w:val="000000" w:themeColor="text1"/>
        </w:rPr>
        <w:t>We further explored</w:t>
      </w:r>
      <w:r w:rsidR="00952F09" w:rsidRPr="002930F2">
        <w:rPr>
          <w:bCs/>
          <w:iCs/>
          <w:color w:val="000000" w:themeColor="text1"/>
        </w:rPr>
        <w:t xml:space="preserve"> </w:t>
      </w:r>
      <w:r w:rsidR="007C549B" w:rsidRPr="002930F2">
        <w:rPr>
          <w:bCs/>
          <w:iCs/>
          <w:color w:val="000000" w:themeColor="text1"/>
        </w:rPr>
        <w:t xml:space="preserve">the complex </w:t>
      </w:r>
      <w:r w:rsidR="00C822B6">
        <w:rPr>
          <w:bCs/>
          <w:iCs/>
          <w:color w:val="000000" w:themeColor="text1"/>
        </w:rPr>
        <w:t>multi-knockout fluconazole resistance phenotype</w:t>
      </w:r>
      <w:r w:rsidR="007C549B" w:rsidRPr="002930F2">
        <w:rPr>
          <w:bCs/>
          <w:iCs/>
          <w:color w:val="000000" w:themeColor="text1"/>
        </w:rPr>
        <w:t xml:space="preserve">, </w:t>
      </w:r>
      <w:r>
        <w:rPr>
          <w:bCs/>
          <w:iCs/>
          <w:color w:val="000000" w:themeColor="text1"/>
        </w:rPr>
        <w:t>and</w:t>
      </w:r>
      <w:r w:rsidR="00DC407A" w:rsidRPr="002930F2">
        <w:rPr>
          <w:bCs/>
          <w:iCs/>
          <w:color w:val="000000" w:themeColor="text1"/>
        </w:rPr>
        <w:t xml:space="preserve"> </w:t>
      </w:r>
      <w:r w:rsidR="00365B71" w:rsidRPr="002930F2">
        <w:rPr>
          <w:bCs/>
          <w:iCs/>
          <w:color w:val="000000" w:themeColor="text1"/>
        </w:rPr>
        <w:t xml:space="preserve">used </w:t>
      </w:r>
      <w:r w:rsidR="001461BC" w:rsidRPr="002930F2">
        <w:rPr>
          <w:bCs/>
          <w:iCs/>
          <w:color w:val="000000" w:themeColor="text1"/>
        </w:rPr>
        <w:t>targeted</w:t>
      </w:r>
      <w:r w:rsidR="00365B71" w:rsidRPr="002930F2">
        <w:rPr>
          <w:bCs/>
          <w:iCs/>
          <w:color w:val="000000" w:themeColor="text1"/>
        </w:rPr>
        <w:t xml:space="preserve"> crosses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365B71" w:rsidRPr="002930F2">
        <w:rPr>
          <w:bCs/>
          <w:iCs/>
          <w:color w:val="000000" w:themeColor="text1"/>
        </w:rPr>
        <w:t xml:space="preserve"> (Methods).</w:t>
      </w:r>
      <w:r w:rsidR="007C46D6" w:rsidRPr="002930F2">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both when measured as the expected concentration to cause 50% inhibition (r=0.92, Fig 4B</w:t>
      </w:r>
      <w:r w:rsidR="00C9589D">
        <w:rPr>
          <w:bCs/>
          <w:iCs/>
          <w:color w:val="000000" w:themeColor="text1"/>
        </w:rPr>
        <w:t>-C</w:t>
      </w:r>
      <w:r w:rsidR="00341B70">
        <w:rPr>
          <w:bCs/>
          <w:iCs/>
          <w:color w:val="000000" w:themeColor="text1"/>
        </w:rPr>
        <w:t>), and as the inidvidual growth at a concentrat</w:t>
      </w:r>
      <w:r w:rsidR="000D5B35">
        <w:rPr>
          <w:bCs/>
          <w:iCs/>
          <w:color w:val="000000" w:themeColor="text1"/>
        </w:rPr>
        <w:t>ion identical to the pool (r=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rresponding to</w:t>
      </w:r>
      <w:r w:rsidR="008F364B" w:rsidRPr="002930F2">
        <w:rPr>
          <w:bCs/>
          <w:iCs/>
          <w:color w:val="000000" w:themeColor="text1"/>
        </w:rPr>
        <w:t xml:space="preserve"> the </w:t>
      </w:r>
      <w:commentRangeStart w:id="4"/>
      <w:r w:rsidR="008F364B" w:rsidRPr="002930F2">
        <w:rPr>
          <w:bCs/>
          <w:iCs/>
          <w:color w:val="000000" w:themeColor="text1"/>
        </w:rPr>
        <w:t>pool</w:t>
      </w:r>
      <w:commentRangeEnd w:id="4"/>
      <w:r w:rsidR="008F364B" w:rsidRPr="002930F2">
        <w:rPr>
          <w:bCs/>
          <w:iCs/>
          <w:color w:val="000000" w:themeColor="text1"/>
        </w:rPr>
        <w:t xml:space="preserve"> data</w:t>
      </w:r>
      <w:r w:rsidR="008F364B" w:rsidRPr="002930F2">
        <w:rPr>
          <w:rStyle w:val="CommentReference"/>
          <w:color w:val="000000" w:themeColor="text1"/>
        </w:rPr>
        <w:commentReference w:id="4"/>
      </w:r>
      <w:r w:rsidR="008F364B" w:rsidRPr="002930F2">
        <w:rPr>
          <w:bCs/>
          <w:iCs/>
          <w:color w:val="000000" w:themeColor="text1"/>
        </w:rPr>
        <w:t xml:space="preserve">, the </w:t>
      </w:r>
      <w:r w:rsidR="008F364B" w:rsidRPr="002930F2">
        <w:rPr>
          <w:bCs/>
          <w:i/>
          <w:iCs/>
          <w:color w:val="000000" w:themeColor="text1"/>
        </w:rPr>
        <w:t>snq2∆yor1∆ybt1∆ycf1∆</w:t>
      </w:r>
      <w:r w:rsidR="008F364B" w:rsidRPr="002930F2">
        <w:rPr>
          <w:bCs/>
          <w:iCs/>
          <w:color w:val="000000" w:themeColor="text1"/>
        </w:rPr>
        <w:t xml:space="preserve"> strain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the complex genetic model of</w:t>
      </w:r>
      <w:r w:rsidR="001B7F09" w:rsidRPr="001B7F09">
        <w:rPr>
          <w:bCs/>
          <w:iCs/>
          <w:color w:val="000000" w:themeColor="text1"/>
        </w:rPr>
        <w:t xml:space="preserve"> Pdr5 </w:t>
      </w:r>
      <w:r w:rsidR="00447BB2">
        <w:rPr>
          <w:bCs/>
          <w:iCs/>
          <w:color w:val="000000" w:themeColor="text1"/>
        </w:rPr>
        <w:t>inhibition</w:t>
      </w:r>
      <w:r w:rsidR="001B7F09" w:rsidRPr="001B7F09">
        <w:rPr>
          <w:bCs/>
          <w:iCs/>
          <w:color w:val="000000" w:themeColor="text1"/>
        </w:rPr>
        <w:t xml:space="preserve">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 xml:space="preserve">we </w:t>
      </w:r>
      <w:r w:rsidR="00542519">
        <w:rPr>
          <w:bCs/>
          <w:iCs/>
          <w:color w:val="000000" w:themeColor="text1"/>
        </w:rPr>
        <w:lastRenderedPageBreak/>
        <w:t xml:space="preserve">explored two potential mechanisms of repression.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thought to </w:t>
      </w:r>
      <w:r w:rsidR="00BA3C21" w:rsidRPr="00BA3C21">
        <w:rPr>
          <w:bCs/>
          <w:iCs/>
          <w:color w:val="000000" w:themeColor="text1"/>
        </w:rPr>
        <w:t>be mediated by transcriptional activation by Pdr1</w:t>
      </w:r>
      <w:r w:rsidR="00BA3C21" w:rsidRPr="00BA3C21">
        <w:rPr>
          <w:bCs/>
          <w:iCs/>
          <w:color w:val="000000" w:themeColor="text1"/>
        </w:rPr>
        <w:fldChar w:fldCharType="begin" w:fldLock="1"/>
      </w:r>
      <w:r w:rsidR="00EE2C67">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8&lt;/sup&gt;", "plainTextFormattedCitation" : "28", "previouslyFormattedCitation" : "&lt;sup&gt;28&lt;/sup&gt;" }, "properties" : { "noteIndex" : 0 }, "schema" : "https://github.com/citation-style-language/schema/raw/master/csl-citation.json" }</w:instrText>
      </w:r>
      <w:r w:rsidR="00BA3C21" w:rsidRPr="00BA3C21">
        <w:rPr>
          <w:bCs/>
          <w:iCs/>
          <w:color w:val="000000" w:themeColor="text1"/>
        </w:rPr>
        <w:fldChar w:fldCharType="separate"/>
      </w:r>
      <w:r w:rsidR="00445194" w:rsidRPr="00445194">
        <w:rPr>
          <w:bCs/>
          <w:iCs/>
          <w:noProof/>
          <w:color w:val="000000" w:themeColor="text1"/>
          <w:vertAlign w:val="superscript"/>
        </w:rPr>
        <w:t>28</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E6747">
        <w:rPr>
          <w:bCs/>
          <w:iCs/>
          <w:color w:val="000000" w:themeColor="text1"/>
        </w:rPr>
        <w:t xml:space="preserve">), suggesting </w:t>
      </w:r>
      <w:r w:rsidR="00703106">
        <w:rPr>
          <w:bCs/>
          <w:iCs/>
          <w:color w:val="000000" w:themeColor="text1"/>
        </w:rPr>
        <w:t xml:space="preserve">strain-specific differenced in </w:t>
      </w:r>
      <w:r w:rsidR="00C04E29">
        <w:rPr>
          <w:bCs/>
          <w:iCs/>
          <w:color w:val="000000" w:themeColor="text1"/>
        </w:rPr>
        <w:t xml:space="preserve">the dynamics of </w:t>
      </w:r>
      <w:r w:rsidR="00703106">
        <w:rPr>
          <w:bCs/>
          <w:iCs/>
          <w:color w:val="000000" w:themeColor="text1"/>
        </w:rPr>
        <w:t>this phenomenon.</w:t>
      </w:r>
    </w:p>
    <w:p w14:paraId="6001454E" w14:textId="6D5949B6" w:rsidR="00C569A0" w:rsidRDefault="00951809" w:rsidP="00224FCB">
      <w:pPr>
        <w:ind w:firstLine="720"/>
        <w:jc w:val="both"/>
        <w:rPr>
          <w:b/>
          <w:bCs/>
          <w:iCs/>
          <w:color w:val="000000" w:themeColor="text1"/>
          <w:sz w:val="28"/>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EE2C67">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9&lt;/sup&gt;", "plainTextFormattedCitation" : "29", "previouslyFormattedCitation" : "&lt;sup&gt;29&lt;/sup&gt;" }, "properties" : { "noteIndex" : 0 }, "schema" : "https://github.com/citation-style-language/schema/raw/master/csl-citation.json" }</w:instrText>
      </w:r>
      <w:r w:rsidR="00410933" w:rsidRPr="00C7070C">
        <w:rPr>
          <w:bCs/>
          <w:iCs/>
          <w:color w:val="000000" w:themeColor="text1"/>
        </w:rPr>
        <w:fldChar w:fldCharType="separate"/>
      </w:r>
      <w:r w:rsidR="00445194" w:rsidRPr="00445194">
        <w:rPr>
          <w:bCs/>
          <w:iCs/>
          <w:noProof/>
          <w:color w:val="000000" w:themeColor="text1"/>
          <w:vertAlign w:val="superscript"/>
        </w:rPr>
        <w:t>29</w:t>
      </w:r>
      <w:r w:rsidR="00410933" w:rsidRPr="00C7070C">
        <w:rPr>
          <w:bCs/>
          <w:iCs/>
          <w:color w:val="000000" w:themeColor="text1"/>
        </w:rPr>
        <w:fldChar w:fldCharType="end"/>
      </w:r>
      <w:r w:rsidR="00410933" w:rsidRPr="00C7070C">
        <w:rPr>
          <w:bCs/>
          <w:iCs/>
          <w:color w:val="000000" w:themeColor="text1"/>
        </w:rPr>
        <w:t xml:space="preserve">.  </w:t>
      </w:r>
      <w:r w:rsidR="00C650EB">
        <w:rPr>
          <w:bCs/>
          <w:iCs/>
          <w:color w:val="000000" w:themeColor="text1"/>
        </w:rPr>
        <w:t xml:space="preserve">Consistent with this model, </w:t>
      </w:r>
      <w:r w:rsidR="00C650EB" w:rsidRPr="00C7070C">
        <w:rPr>
          <w:bCs/>
          <w:iCs/>
          <w:color w:val="000000" w:themeColor="text1"/>
        </w:rPr>
        <w:t>homodimers of Pdr5p, Snq2p, and Yor1p have been detected using the mDHFR protein complementation assay (PCA)</w:t>
      </w:r>
      <w:r w:rsidR="00C650EB" w:rsidRPr="00C7070C">
        <w:rPr>
          <w:bCs/>
          <w:iCs/>
          <w:color w:val="000000" w:themeColor="text1"/>
        </w:rPr>
        <w:fldChar w:fldCharType="begin" w:fldLock="1"/>
      </w:r>
      <w:r w:rsidR="00EE2C67">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6,37&lt;/sup&gt;", "plainTextFormattedCitation" : "36,37", "previouslyFormattedCitation" : "&lt;sup&gt;36,37&lt;/sup&gt;" }, "properties" : { "noteIndex" : 0 }, "schema" : "https://github.com/citation-style-language/schema/raw/master/csl-citation.json" }</w:instrText>
      </w:r>
      <w:r w:rsidR="00C650EB" w:rsidRPr="00C7070C">
        <w:rPr>
          <w:bCs/>
          <w:iCs/>
          <w:color w:val="000000" w:themeColor="text1"/>
        </w:rPr>
        <w:fldChar w:fldCharType="separate"/>
      </w:r>
      <w:r w:rsidR="00445194" w:rsidRPr="00445194">
        <w:rPr>
          <w:bCs/>
          <w:iCs/>
          <w:noProof/>
          <w:color w:val="000000" w:themeColor="text1"/>
          <w:vertAlign w:val="superscript"/>
        </w:rPr>
        <w:t>36,37</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p homodimer has also been detected using the membrane yeast-two-hybrid (MYTH)</w:t>
      </w:r>
      <w:r w:rsidR="00C650EB" w:rsidRPr="00C7070C">
        <w:rPr>
          <w:bCs/>
          <w:iCs/>
          <w:color w:val="000000" w:themeColor="text1"/>
        </w:rPr>
        <w:fldChar w:fldCharType="begin" w:fldLock="1"/>
      </w:r>
      <w:r w:rsidR="00EE2C67">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9&lt;/sup&gt;", "plainTextFormattedCitation" : "29", "previouslyFormattedCitation" : "&lt;sup&gt;29&lt;/sup&gt;" }, "properties" : { "noteIndex" : 0 }, "schema" : "https://github.com/citation-style-language/schema/raw/master/csl-citation.json" }</w:instrText>
      </w:r>
      <w:r w:rsidR="00C650EB" w:rsidRPr="00C7070C">
        <w:rPr>
          <w:bCs/>
          <w:iCs/>
          <w:color w:val="000000" w:themeColor="text1"/>
        </w:rPr>
        <w:fldChar w:fldCharType="separate"/>
      </w:r>
      <w:r w:rsidR="00445194" w:rsidRPr="00445194">
        <w:rPr>
          <w:bCs/>
          <w:iCs/>
          <w:noProof/>
          <w:color w:val="000000" w:themeColor="text1"/>
          <w:vertAlign w:val="superscript"/>
        </w:rPr>
        <w:t>29</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An investigation of Pdr5p structure </w:t>
      </w:r>
      <w:r w:rsidR="002C73D9">
        <w:rPr>
          <w:bCs/>
          <w:iCs/>
          <w:color w:val="000000" w:themeColor="text1"/>
        </w:rPr>
        <w:t>using single-particle electron microscopy finds</w:t>
      </w:r>
      <w:r w:rsidR="00012855">
        <w:rPr>
          <w:bCs/>
          <w:iCs/>
          <w:color w:val="000000" w:themeColor="text1"/>
        </w:rPr>
        <w:t xml:space="preserve"> a </w:t>
      </w:r>
      <w:r w:rsidR="002C73D9">
        <w:rPr>
          <w:bCs/>
          <w:iCs/>
          <w:color w:val="000000" w:themeColor="text1"/>
        </w:rPr>
        <w:t>four</w:t>
      </w:r>
      <w:r w:rsidR="00E32E67">
        <w:rPr>
          <w:bCs/>
          <w:iCs/>
          <w:color w:val="000000" w:themeColor="text1"/>
        </w:rPr>
        <w:t xml:space="preserve">-lobed </w:t>
      </w:r>
      <w:r w:rsidR="00012855">
        <w:rPr>
          <w:bCs/>
          <w:iCs/>
          <w:color w:val="000000" w:themeColor="text1"/>
        </w:rPr>
        <w:t xml:space="preserve">homodimeric conformation, </w:t>
      </w:r>
      <w:r w:rsidR="0045711C">
        <w:rPr>
          <w:bCs/>
          <w:iCs/>
          <w:color w:val="000000" w:themeColor="text1"/>
        </w:rPr>
        <w:t>with an a</w:t>
      </w:r>
      <w:r w:rsidR="002C73D9">
        <w:rPr>
          <w:bCs/>
          <w:iCs/>
          <w:color w:val="000000" w:themeColor="text1"/>
        </w:rPr>
        <w:t>symetric conformation in each lobe supporting a functional dependence between the two units</w:t>
      </w:r>
      <w:r w:rsidR="00ED237F">
        <w:rPr>
          <w:bCs/>
          <w:iCs/>
          <w:color w:val="000000" w:themeColor="text1"/>
        </w:rPr>
        <w:fldChar w:fldCharType="begin" w:fldLock="1"/>
      </w:r>
      <w:r w:rsidR="00EE2C67">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38&lt;/sup&gt;", "plainTextFormattedCitation" : "38", "previouslyFormattedCitation" : "&lt;sup&gt;38&lt;/sup&gt;" }, "properties" : { "noteIndex" : 0 }, "schema" : "https://github.com/citation-style-language/schema/raw/master/csl-citation.json" }</w:instrText>
      </w:r>
      <w:r w:rsidR="00ED237F">
        <w:rPr>
          <w:bCs/>
          <w:iCs/>
          <w:color w:val="000000" w:themeColor="text1"/>
        </w:rPr>
        <w:fldChar w:fldCharType="separate"/>
      </w:r>
      <w:r w:rsidR="00445194" w:rsidRPr="00445194">
        <w:rPr>
          <w:bCs/>
          <w:iCs/>
          <w:noProof/>
          <w:color w:val="000000" w:themeColor="text1"/>
          <w:vertAlign w:val="superscript"/>
        </w:rPr>
        <w:t>38</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Consistent with </w:t>
      </w:r>
      <w:r w:rsidR="005E52B4">
        <w:rPr>
          <w:bCs/>
          <w:iCs/>
          <w:color w:val="000000" w:themeColor="text1"/>
        </w:rPr>
        <w:t xml:space="preserve">an </w:t>
      </w:r>
      <w:r w:rsidR="00E237E8">
        <w:rPr>
          <w:bCs/>
          <w:iCs/>
          <w:color w:val="000000" w:themeColor="text1"/>
        </w:rPr>
        <w:t>interaction-based inhibition</w:t>
      </w:r>
      <w:r w:rsidR="00C1431E">
        <w:rPr>
          <w:bCs/>
          <w:iCs/>
          <w:color w:val="000000" w:themeColor="text1"/>
        </w:rPr>
        <w:t xml:space="preserve"> of this structure,</w:t>
      </w:r>
      <w:r w:rsidR="00E237E8">
        <w:rPr>
          <w:bCs/>
          <w:iCs/>
          <w:color w:val="000000" w:themeColor="text1"/>
        </w:rPr>
        <w:t xml:space="preserve"> a </w:t>
      </w:r>
      <w:r w:rsidR="00410933" w:rsidRPr="00C7070C">
        <w:rPr>
          <w:bCs/>
          <w:iCs/>
          <w:color w:val="000000" w:themeColor="text1"/>
        </w:rPr>
        <w:t>P</w:t>
      </w:r>
      <w:r w:rsidR="006D0A39">
        <w:rPr>
          <w:bCs/>
          <w:iCs/>
          <w:color w:val="000000" w:themeColor="text1"/>
        </w:rPr>
        <w:t>dr5-Snq2</w:t>
      </w:r>
      <w:r w:rsidR="00410933" w:rsidRPr="00C7070C">
        <w:rPr>
          <w:bCs/>
          <w:iCs/>
          <w:color w:val="000000" w:themeColor="text1"/>
        </w:rPr>
        <w:t xml:space="preserve"> </w:t>
      </w:r>
      <w:r w:rsidR="00E237E8">
        <w:rPr>
          <w:bCs/>
          <w:iCs/>
          <w:color w:val="000000" w:themeColor="text1"/>
        </w:rPr>
        <w:t>interaction has been reported in both MYTH and PCA</w:t>
      </w:r>
      <w:r w:rsidR="00410933" w:rsidRPr="00C7070C">
        <w:rPr>
          <w:bCs/>
          <w:iCs/>
          <w:color w:val="000000" w:themeColor="text1"/>
        </w:rPr>
        <w:fldChar w:fldCharType="begin" w:fldLock="1"/>
      </w:r>
      <w:r w:rsidR="00EE2C67">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9,36&lt;/sup&gt;", "plainTextFormattedCitation" : "29,36", "previouslyFormattedCitation" : "&lt;sup&gt;29,36&lt;/sup&gt;" }, "properties" : { "noteIndex" : 0 }, "schema" : "https://github.com/citation-style-language/schema/raw/master/csl-citation.json" }</w:instrText>
      </w:r>
      <w:r w:rsidR="00410933" w:rsidRPr="00C7070C">
        <w:rPr>
          <w:bCs/>
          <w:iCs/>
          <w:color w:val="000000" w:themeColor="text1"/>
        </w:rPr>
        <w:fldChar w:fldCharType="separate"/>
      </w:r>
      <w:r w:rsidR="00445194" w:rsidRPr="00445194">
        <w:rPr>
          <w:bCs/>
          <w:iCs/>
          <w:noProof/>
          <w:color w:val="000000" w:themeColor="text1"/>
          <w:vertAlign w:val="superscript"/>
        </w:rPr>
        <w:t>29,36</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E237E8">
        <w:rPr>
          <w:bCs/>
          <w:iCs/>
          <w:color w:val="000000" w:themeColor="text1"/>
        </w:rPr>
        <w:t xml:space="preserve"> </w:t>
      </w:r>
      <w:r w:rsidR="00DA3979">
        <w:rPr>
          <w:bCs/>
          <w:iCs/>
          <w:color w:val="000000" w:themeColor="text1"/>
        </w:rPr>
        <w:t>H</w:t>
      </w:r>
      <w:r w:rsidR="00E237E8">
        <w:rPr>
          <w:bCs/>
          <w:iCs/>
          <w:color w:val="000000" w:themeColor="text1"/>
        </w:rPr>
        <w:t xml:space="preserve">owever, </w:t>
      </w:r>
      <w:r w:rsidR="00367BB5">
        <w:rPr>
          <w:bCs/>
          <w:iCs/>
          <w:color w:val="000000" w:themeColor="text1"/>
        </w:rPr>
        <w:t>an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 xml:space="preserve">t a previously-unreported Pdr5-Yor1 heterodimer, which was re-tested here using both MYTH and PCA. </w:t>
      </w:r>
      <w:r w:rsidR="005934A7">
        <w:rPr>
          <w:bCs/>
          <w:iCs/>
          <w:color w:val="000000" w:themeColor="text1"/>
        </w:rPr>
        <w:t xml:space="preserve">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as validated using MYTH (Fig. 4E</w:t>
      </w:r>
      <w:r w:rsidR="00536C86">
        <w:rPr>
          <w:bCs/>
          <w:iCs/>
          <w:color w:val="000000" w:themeColor="text1"/>
        </w:rPr>
        <w:t>, S12</w:t>
      </w:r>
      <w:r w:rsidR="006B4256">
        <w:rPr>
          <w:bCs/>
          <w:iCs/>
          <w:color w:val="000000" w:themeColor="text1"/>
        </w:rPr>
        <w:t>).</w:t>
      </w:r>
      <w:r w:rsidR="002313DD">
        <w:rPr>
          <w:bCs/>
          <w:iCs/>
          <w:color w:val="000000" w:themeColor="text1"/>
        </w:rPr>
        <w:t xml:space="preserve">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validated by re-testing </w:t>
      </w:r>
      <w:r w:rsidR="00B6200B">
        <w:rPr>
          <w:bCs/>
          <w:iCs/>
          <w:color w:val="000000" w:themeColor="text1"/>
        </w:rPr>
        <w:t xml:space="preserve">(Fig. </w:t>
      </w:r>
      <w:r w:rsidR="00963E8B">
        <w:rPr>
          <w:bCs/>
          <w:iCs/>
          <w:color w:val="000000" w:themeColor="text1"/>
        </w:rPr>
        <w:t>4E,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 xml:space="preserve">protein-protein interactions are </w:t>
      </w:r>
      <w:r w:rsidR="00B6200B">
        <w:rPr>
          <w:bCs/>
          <w:iCs/>
          <w:color w:val="000000" w:themeColor="text1"/>
        </w:rPr>
        <w:t>also</w:t>
      </w:r>
      <w:r w:rsidR="009C686D">
        <w:rPr>
          <w:bCs/>
          <w:iCs/>
          <w:color w:val="000000" w:themeColor="text1"/>
        </w:rPr>
        <w:t xml:space="preserve"> consistent with 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w:t>
      </w:r>
      <w:r w:rsidR="00E237E8">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2F5A38">
        <w:rPr>
          <w:bCs/>
          <w:i/>
          <w:iCs/>
          <w:color w:val="000000" w:themeColor="text1"/>
        </w:rPr>
        <w:t xml:space="preserve">YBT1 </w:t>
      </w:r>
      <w:r w:rsidR="002F5A38">
        <w:rPr>
          <w:bCs/>
          <w:iCs/>
          <w:color w:val="000000" w:themeColor="text1"/>
        </w:rPr>
        <w:t xml:space="preserve">and </w:t>
      </w:r>
      <w:r w:rsidR="002F5A38">
        <w:rPr>
          <w:bCs/>
          <w:i/>
          <w:iCs/>
          <w:color w:val="000000" w:themeColor="text1"/>
        </w:rPr>
        <w:t xml:space="preserve">YCF1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9F5F1E">
        <w:rPr>
          <w:bCs/>
          <w:iCs/>
          <w:color w:val="000000" w:themeColor="text1"/>
        </w:rPr>
        <w:t xml:space="preserve">inhibit the formation of </w:t>
      </w:r>
      <w:r w:rsidR="009201AB">
        <w:rPr>
          <w:bCs/>
          <w:iCs/>
          <w:color w:val="000000" w:themeColor="text1"/>
        </w:rPr>
        <w:t>an active homodimeric form.</w:t>
      </w:r>
      <w:r w:rsidR="005E76D2">
        <w:rPr>
          <w:b/>
          <w:bCs/>
          <w:iCs/>
          <w:color w:val="000000" w:themeColor="text1"/>
          <w:sz w:val="28"/>
        </w:rPr>
        <w:t xml:space="preserve"> </w:t>
      </w:r>
    </w:p>
    <w:p w14:paraId="2BCC9B67" w14:textId="77777777" w:rsidR="00C569A0" w:rsidRDefault="00C569A0" w:rsidP="00224FCB">
      <w:pPr>
        <w:outlineLvl w:val="0"/>
        <w:rPr>
          <w:b/>
          <w:bCs/>
          <w:iCs/>
          <w:color w:val="000000" w:themeColor="text1"/>
          <w:sz w:val="28"/>
        </w:rPr>
      </w:pPr>
    </w:p>
    <w:p w14:paraId="29EC19C1" w14:textId="61A4D5EE" w:rsidR="00660DAF" w:rsidRDefault="00904800" w:rsidP="00224FCB">
      <w:pPr>
        <w:outlineLvl w:val="0"/>
        <w:rPr>
          <w:b/>
          <w:bCs/>
          <w:iCs/>
          <w:color w:val="000000" w:themeColor="text1"/>
          <w:sz w:val="28"/>
        </w:rPr>
      </w:pPr>
      <w:r w:rsidRPr="00233F15">
        <w:rPr>
          <w:b/>
          <w:bCs/>
          <w:iCs/>
          <w:color w:val="000000" w:themeColor="text1"/>
          <w:sz w:val="28"/>
        </w:rPr>
        <w:t>Discussion</w:t>
      </w:r>
    </w:p>
    <w:p w14:paraId="34219FB9" w14:textId="086A1F79" w:rsidR="00913CB6" w:rsidRDefault="00660DAF" w:rsidP="00224FCB">
      <w:pPr>
        <w:ind w:firstLine="720"/>
        <w:jc w:val="both"/>
        <w:outlineLvl w:val="0"/>
        <w:rPr>
          <w:bCs/>
          <w:iCs/>
          <w:color w:val="000000" w:themeColor="text1"/>
        </w:rPr>
      </w:pPr>
      <w:r>
        <w:rPr>
          <w:bCs/>
          <w:iCs/>
          <w:color w:val="000000" w:themeColor="text1"/>
        </w:rPr>
        <w:t xml:space="preserve">Because of combinatorial complexity and lack of suitable molecular tools, </w:t>
      </w:r>
      <w:r w:rsidR="003006A3">
        <w:rPr>
          <w:bCs/>
          <w:iCs/>
          <w:color w:val="000000" w:themeColor="text1"/>
        </w:rPr>
        <w:t xml:space="preserve">understanding </w:t>
      </w:r>
      <w:r w:rsidR="003F493C">
        <w:rPr>
          <w:bCs/>
          <w:iCs/>
          <w:color w:val="000000" w:themeColor="text1"/>
        </w:rPr>
        <w:t xml:space="preserve">the impact </w:t>
      </w:r>
      <w:r w:rsidR="00642C4F">
        <w:rPr>
          <w:bCs/>
          <w:iCs/>
          <w:color w:val="000000" w:themeColor="text1"/>
        </w:rPr>
        <w:t>of high-order</w:t>
      </w:r>
      <w:r>
        <w:rPr>
          <w:bCs/>
          <w:iCs/>
          <w:color w:val="000000" w:themeColor="text1"/>
        </w:rPr>
        <w:t xml:space="preserve"> multi-mutant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3B7282">
        <w:rPr>
          <w:bCs/>
          <w:iCs/>
          <w:color w:val="000000" w:themeColor="text1"/>
        </w:rPr>
        <w:t>W</w:t>
      </w:r>
      <w:r w:rsidR="00A046CC" w:rsidRPr="00233F15">
        <w:rPr>
          <w:bCs/>
          <w:iCs/>
          <w:color w:val="000000" w:themeColor="text1"/>
        </w:rPr>
        <w:t xml:space="preserve">e </w:t>
      </w:r>
      <w:r>
        <w:rPr>
          <w:bCs/>
          <w:iCs/>
          <w:color w:val="000000" w:themeColor="text1"/>
        </w:rPr>
        <w:t>develop</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 xml:space="preserve">and demonstrate </w:t>
      </w:r>
      <w:r w:rsidR="00C1658B">
        <w:rPr>
          <w:bCs/>
          <w:iCs/>
          <w:color w:val="000000" w:themeColor="text1"/>
        </w:rPr>
        <w:t xml:space="preserve">that analysis of the underlying complex genetic landscapes can </w:t>
      </w:r>
      <w:r w:rsidR="00B86D5E">
        <w:rPr>
          <w:bCs/>
          <w:iCs/>
          <w:color w:val="000000" w:themeColor="text1"/>
        </w:rPr>
        <w:t>unco</w:t>
      </w:r>
      <w:r w:rsidR="003B7282">
        <w:rPr>
          <w:bCs/>
          <w:iCs/>
          <w:color w:val="000000" w:themeColor="text1"/>
        </w:rPr>
        <w:t xml:space="preserve">ver many unexpected </w:t>
      </w:r>
      <w:r w:rsidR="00223A81">
        <w:rPr>
          <w:bCs/>
          <w:iCs/>
          <w:color w:val="000000" w:themeColor="text1"/>
        </w:rPr>
        <w:t>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CF6A84">
        <w:rPr>
          <w:bCs/>
          <w:iCs/>
          <w:color w:val="000000" w:themeColor="text1"/>
        </w:rPr>
        <w:t>of the complex genetic landscape</w:t>
      </w:r>
      <w:r w:rsidR="00CC6C26">
        <w:rPr>
          <w:bCs/>
          <w:iCs/>
          <w:color w:val="000000" w:themeColor="text1"/>
        </w:rPr>
        <w:t>s</w:t>
      </w:r>
      <w:r w:rsidR="00CF6A84">
        <w:rPr>
          <w:bCs/>
          <w:iCs/>
          <w:color w:val="000000" w:themeColor="text1"/>
        </w:rPr>
        <w:t xml:space="preserve"> </w:t>
      </w:r>
      <w:r w:rsidR="00CC6C26">
        <w:rPr>
          <w:bCs/>
          <w:iCs/>
          <w:color w:val="000000" w:themeColor="text1"/>
        </w:rPr>
        <w:t>of</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6833F87B" w:rsidR="009D30A6" w:rsidRPr="00233F15" w:rsidRDefault="003B7282" w:rsidP="00224FCB">
      <w:pPr>
        <w:ind w:firstLine="720"/>
        <w:jc w:val="both"/>
        <w:outlineLvl w:val="0"/>
        <w:rPr>
          <w:bCs/>
          <w:iCs/>
          <w:color w:val="000000" w:themeColor="text1"/>
        </w:rPr>
      </w:pPr>
      <w:r>
        <w:rPr>
          <w:bCs/>
          <w:iCs/>
          <w:color w:val="000000" w:themeColor="text1"/>
        </w:rPr>
        <w:t>P</w:t>
      </w:r>
      <w:r w:rsidR="00022370">
        <w:rPr>
          <w:bCs/>
          <w:iCs/>
          <w:color w:val="000000" w:themeColor="text1"/>
        </w:rPr>
        <w:t>rior knowledge allowed functional interpretation and construction of clear follow-up experiments and models</w:t>
      </w:r>
      <w:r w:rsidR="00C33A48">
        <w:rPr>
          <w:bCs/>
          <w:iCs/>
          <w:color w:val="000000" w:themeColor="text1"/>
        </w:rPr>
        <w:t xml:space="preserve"> from the complex multi-knockout phenotypes</w:t>
      </w:r>
      <w:r w:rsidR="00022370">
        <w:rPr>
          <w:bCs/>
          <w:iCs/>
          <w:color w:val="000000" w:themeColor="text1"/>
        </w:rPr>
        <w:t>.</w:t>
      </w:r>
      <w:r w:rsidR="00913CB6">
        <w:rPr>
          <w:bCs/>
          <w:iCs/>
          <w:color w:val="000000" w:themeColor="text1"/>
        </w:rPr>
        <w:t xml:space="preserve"> </w:t>
      </w:r>
      <w:r w:rsidR="00C33A48">
        <w:rPr>
          <w:bCs/>
          <w:iCs/>
          <w:color w:val="000000" w:themeColor="text1"/>
        </w:rPr>
        <w:t>Observed</w:t>
      </w:r>
      <w:r w:rsidR="00850B8A">
        <w:rPr>
          <w:bCs/>
          <w:iCs/>
          <w:color w:val="000000" w:themeColor="text1"/>
        </w:rPr>
        <w:t xml:space="preserve"> resistances</w:t>
      </w:r>
      <w:r w:rsidR="00060530" w:rsidRPr="00233F15">
        <w:rPr>
          <w:bCs/>
          <w:iCs/>
          <w:color w:val="000000" w:themeColor="text1"/>
        </w:rPr>
        <w:t xml:space="preserve"> </w:t>
      </w:r>
      <w:r w:rsidR="00BC3713">
        <w:rPr>
          <w:bCs/>
          <w:iCs/>
          <w:color w:val="000000" w:themeColor="text1"/>
        </w:rPr>
        <w:t>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 xml:space="preserve">arallel clearance and </w:t>
      </w:r>
      <w:r w:rsidR="00550C94">
        <w:rPr>
          <w:bCs/>
          <w:iCs/>
          <w:color w:val="000000" w:themeColor="text1"/>
        </w:rPr>
        <w:t>inhibition</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850B8A">
        <w:rPr>
          <w:bCs/>
          <w:iCs/>
          <w:color w:val="000000" w:themeColor="text1"/>
        </w:rPr>
        <w:t>Despite their subtle or absent single-knockout effects in a wild-type background</w:t>
      </w:r>
      <w:r w:rsidR="002D3307" w:rsidRPr="00233F15">
        <w:rPr>
          <w:bCs/>
          <w:iCs/>
          <w:color w:val="000000" w:themeColor="text1"/>
        </w:rPr>
        <w:t xml:space="preserve">,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lastRenderedPageBreak/>
        <w:t xml:space="preserve">tested </w:t>
      </w:r>
      <w:r w:rsidR="00ED12B3" w:rsidRPr="00233F15">
        <w:rPr>
          <w:bCs/>
          <w:iCs/>
          <w:color w:val="000000" w:themeColor="text1"/>
        </w:rPr>
        <w:t>compounds</w:t>
      </w:r>
      <w:r w:rsidR="00913CB6">
        <w:rPr>
          <w:bCs/>
          <w:iCs/>
          <w:color w:val="000000" w:themeColor="text1"/>
        </w:rPr>
        <w:t>.</w:t>
      </w:r>
      <w:r w:rsidR="00FC4DC3">
        <w:rPr>
          <w:bCs/>
          <w:iCs/>
          <w:color w:val="000000" w:themeColor="text1"/>
        </w:rPr>
        <w:t xml:space="preserve"> </w:t>
      </w:r>
      <w:r w:rsidR="00E757E2">
        <w:rPr>
          <w:bCs/>
          <w:iCs/>
          <w:color w:val="000000" w:themeColor="text1"/>
        </w:rPr>
        <w:t xml:space="preserve"> </w:t>
      </w:r>
      <w:r w:rsidR="00FC4DC3">
        <w:rPr>
          <w:bCs/>
          <w:iCs/>
          <w:color w:val="000000" w:themeColor="text1"/>
        </w:rPr>
        <w:t>In an illustrative</w:t>
      </w:r>
      <w:r w:rsidR="00913CB6">
        <w:rPr>
          <w:bCs/>
          <w:iCs/>
          <w:color w:val="000000" w:themeColor="text1"/>
        </w:rPr>
        <w:t xml:space="preserve"> case</w:t>
      </w:r>
      <w:r w:rsidR="00850B8A">
        <w:rPr>
          <w:bCs/>
          <w:iCs/>
          <w:color w:val="000000" w:themeColor="text1"/>
        </w:rPr>
        <w:t>,</w:t>
      </w:r>
      <w:r w:rsidR="00B95E08" w:rsidRPr="00233F15">
        <w:rPr>
          <w:bCs/>
          <w:iCs/>
          <w:color w:val="000000" w:themeColor="text1"/>
        </w:rPr>
        <w:t xml:space="preserve"> com</w:t>
      </w:r>
      <w:r w:rsidR="00850B8A">
        <w:rPr>
          <w:bCs/>
          <w:iCs/>
          <w:color w:val="000000" w:themeColor="text1"/>
        </w:rPr>
        <w:t xml:space="preserve">plex drug resistance </w:t>
      </w:r>
      <w:r w:rsidR="00B95E08" w:rsidRPr="00233F15">
        <w:rPr>
          <w:bCs/>
          <w:iCs/>
          <w:color w:val="000000" w:themeColor="text1"/>
        </w:rPr>
        <w:t>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EE2C67">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8,29&lt;/sup&gt;", "plainTextFormattedCitation" : "28,29", "previouslyFormattedCitation" : "&lt;sup&gt;28,29&lt;/sup&gt;" }, "properties" : { "noteIndex" : 0 }, "schema" : "https://github.com/citation-style-language/schema/raw/master/csl-citation.json" }</w:instrText>
      </w:r>
      <w:r w:rsidR="008D2935" w:rsidRPr="00233F15">
        <w:rPr>
          <w:bCs/>
          <w:iCs/>
          <w:color w:val="000000" w:themeColor="text1"/>
        </w:rPr>
        <w:fldChar w:fldCharType="separate"/>
      </w:r>
      <w:r w:rsidR="00445194" w:rsidRPr="00445194">
        <w:rPr>
          <w:bCs/>
          <w:iCs/>
          <w:noProof/>
          <w:color w:val="000000" w:themeColor="text1"/>
          <w:vertAlign w:val="superscript"/>
        </w:rPr>
        <w:t>28,29</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694D8F">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this method in studying ABC-transporter mediated clearance of other drugs over single-knockout approaches. </w:t>
      </w:r>
      <w:r w:rsidR="00E45226">
        <w:rPr>
          <w:bCs/>
          <w:iCs/>
          <w:color w:val="000000" w:themeColor="text1"/>
        </w:rPr>
        <w:t xml:space="preserve"> </w:t>
      </w:r>
      <w:r w:rsidR="00694D8F">
        <w:rPr>
          <w:bCs/>
          <w:iCs/>
          <w:color w:val="000000" w:themeColor="text1"/>
        </w:rPr>
        <w:t xml:space="preserve">Overall, </w:t>
      </w:r>
      <w:r w:rsidR="00F5569B">
        <w:rPr>
          <w:bCs/>
          <w:iCs/>
          <w:color w:val="000000" w:themeColor="text1"/>
        </w:rPr>
        <w:t xml:space="preserve">the </w:t>
      </w:r>
      <w:r w:rsidR="00694D8F">
        <w:rPr>
          <w:bCs/>
          <w:iCs/>
          <w:color w:val="000000" w:themeColor="text1"/>
        </w:rPr>
        <w:t>engineered population profil</w:t>
      </w:r>
      <w:r w:rsidR="004D7197">
        <w:rPr>
          <w:bCs/>
          <w:iCs/>
          <w:color w:val="000000" w:themeColor="text1"/>
        </w:rPr>
        <w:t>es</w:t>
      </w:r>
      <w:r w:rsidR="007E3D16">
        <w:rPr>
          <w:bCs/>
          <w:iCs/>
          <w:color w:val="000000" w:themeColor="text1"/>
        </w:rPr>
        <w:t xml:space="preserve">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1141FCA5" w:rsidR="001415C8" w:rsidRPr="00233F15" w:rsidRDefault="002537E0" w:rsidP="00224FCB">
      <w:pPr>
        <w:jc w:val="both"/>
        <w:rPr>
          <w:bCs/>
          <w:iCs/>
          <w:color w:val="000000" w:themeColor="text1"/>
        </w:rPr>
      </w:pPr>
      <w:r>
        <w:rPr>
          <w:bCs/>
          <w:iCs/>
          <w:color w:val="000000" w:themeColor="text1"/>
        </w:rPr>
        <w:tab/>
        <w:t>The</w:t>
      </w:r>
      <w:r w:rsidR="00850B8A">
        <w:rPr>
          <w:bCs/>
          <w:iCs/>
          <w:color w:val="000000" w:themeColor="text1"/>
        </w:rPr>
        <w:t xml:space="preserve"> development</w:t>
      </w:r>
      <w:r>
        <w:rPr>
          <w:bCs/>
          <w:iCs/>
          <w:color w:val="000000" w:themeColor="text1"/>
        </w:rPr>
        <w:t xml:space="preserve">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straightforward adaptation of this method</w:t>
      </w:r>
      <w:r w:rsidR="003C7DB2">
        <w:rPr>
          <w:bCs/>
          <w:iCs/>
          <w:color w:val="000000" w:themeColor="text1"/>
        </w:rPr>
        <w:t xml:space="preserve"> for </w:t>
      </w:r>
      <w:r>
        <w:rPr>
          <w:bCs/>
          <w:iCs/>
          <w:color w:val="000000" w:themeColor="text1"/>
        </w:rPr>
        <w:t>use with other multi-gene deletion strains in yeast.</w:t>
      </w:r>
      <w:r w:rsidR="00850B8A">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EE2C67">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9&lt;/sup&gt;", "plainTextFormattedCitation" : "39", "previouslyFormattedCitation" : "&lt;sup&gt;39&lt;/sup&gt;" }, "properties" : { "noteIndex" : 0 }, "schema" : "https://github.com/citation-style-language/schema/raw/master/csl-citation.json" }</w:instrText>
      </w:r>
      <w:r w:rsidR="00415D5B" w:rsidRPr="00233F15">
        <w:rPr>
          <w:bCs/>
          <w:iCs/>
          <w:color w:val="000000" w:themeColor="text1"/>
        </w:rPr>
        <w:fldChar w:fldCharType="separate"/>
      </w:r>
      <w:r w:rsidR="00445194" w:rsidRPr="00445194">
        <w:rPr>
          <w:bCs/>
          <w:iCs/>
          <w:noProof/>
          <w:color w:val="000000" w:themeColor="text1"/>
          <w:vertAlign w:val="superscript"/>
        </w:rPr>
        <w:t>39</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EE2C67">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0&lt;/sup&gt;", "plainTextFormattedCitation" : "40", "previouslyFormattedCitation" : "&lt;sup&gt;40&lt;/sup&gt;" }, "properties" : { "noteIndex" : 0 }, "schema" : "https://github.com/citation-style-language/schema/raw/master/csl-citation.json" }</w:instrText>
      </w:r>
      <w:r w:rsidR="00415D5B" w:rsidRPr="00233F15">
        <w:rPr>
          <w:bCs/>
          <w:iCs/>
          <w:color w:val="000000" w:themeColor="text1"/>
        </w:rPr>
        <w:fldChar w:fldCharType="separate"/>
      </w:r>
      <w:r w:rsidR="00445194" w:rsidRPr="00445194">
        <w:rPr>
          <w:bCs/>
          <w:iCs/>
          <w:noProof/>
          <w:color w:val="000000" w:themeColor="text1"/>
          <w:vertAlign w:val="superscript"/>
        </w:rPr>
        <w:t>40</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1C70B566" w:rsidR="002061FD" w:rsidRPr="00233F15" w:rsidRDefault="00D8654A" w:rsidP="00224FCB">
      <w:pPr>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B213B9">
        <w:rPr>
          <w:bCs/>
          <w:iCs/>
          <w:color w:val="000000" w:themeColor="text1"/>
        </w:rPr>
        <w:t>T</w:t>
      </w:r>
      <w:r w:rsidR="004E5B58" w:rsidRPr="00233F15">
        <w:rPr>
          <w:bCs/>
          <w:iCs/>
          <w:color w:val="000000" w:themeColor="text1"/>
        </w:rPr>
        <w:t xml:space="preserve">his </w:t>
      </w:r>
      <w:r w:rsidR="00B213B9">
        <w:rPr>
          <w:bCs/>
          <w:iCs/>
          <w:color w:val="000000" w:themeColor="text1"/>
        </w:rPr>
        <w:t>extension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termediate frequency is a major are</w:t>
      </w:r>
      <w:r w:rsidR="002A63BE">
        <w:rPr>
          <w:bCs/>
          <w:iCs/>
          <w:color w:val="000000" w:themeColor="text1"/>
        </w:rPr>
        <w:t>a</w:t>
      </w:r>
      <w:r w:rsidR="00F1578B" w:rsidRPr="00233F15">
        <w:rPr>
          <w:bCs/>
          <w:iCs/>
          <w:color w:val="000000" w:themeColor="text1"/>
        </w:rPr>
        <w:t xml:space="preserve"> of future development.</w:t>
      </w:r>
    </w:p>
    <w:p w14:paraId="0B0AE20E" w14:textId="27F7118A" w:rsidR="00B15268" w:rsidRPr="00233F15" w:rsidRDefault="00773852" w:rsidP="00224FCB">
      <w:pPr>
        <w:ind w:firstLine="720"/>
        <w:jc w:val="both"/>
        <w:rPr>
          <w:bCs/>
          <w:iCs/>
          <w:color w:val="000000" w:themeColor="text1"/>
        </w:rPr>
      </w:pPr>
      <w:r>
        <w:rPr>
          <w:bCs/>
          <w:iCs/>
          <w:color w:val="000000" w:themeColor="text1"/>
        </w:rPr>
        <w:t>The engineered population profiling strategy</w:t>
      </w:r>
      <w:r w:rsidR="0025608B">
        <w:rPr>
          <w:bCs/>
          <w:iCs/>
          <w:color w:val="000000" w:themeColor="text1"/>
        </w:rPr>
        <w:t xml:space="preserve"> allowed the creation of by far the largest collection of genotyped multi-mutants amongst the 16 ABC transporters.  Even at this scale, however,</w:t>
      </w:r>
      <w:r w:rsidR="0025608B" w:rsidRPr="00233F15">
        <w:rPr>
          <w:bCs/>
          <w:iCs/>
          <w:color w:val="000000" w:themeColor="text1"/>
        </w:rPr>
        <w:t xml:space="preserve"> the majority of knockout combinations amongst the 16 ABC transporters (~92%) </w:t>
      </w:r>
      <w:r w:rsidR="0025608B">
        <w:rPr>
          <w:bCs/>
          <w:iCs/>
          <w:color w:val="000000" w:themeColor="text1"/>
        </w:rPr>
        <w:t>still remain to be characterized.</w:t>
      </w:r>
      <w:r w:rsidR="00485082">
        <w:rPr>
          <w:bCs/>
          <w:iCs/>
          <w:color w:val="000000" w:themeColor="text1"/>
        </w:rPr>
        <w:t xml:space="preserve"> </w:t>
      </w:r>
      <w:r w:rsidR="002061FD" w:rsidRPr="00233F15">
        <w:rPr>
          <w:bCs/>
          <w:iCs/>
          <w:color w:val="000000" w:themeColor="text1"/>
        </w:rPr>
        <w:t>A greater ability to genotype many strains wou</w:t>
      </w:r>
      <w:r w:rsidR="003D4D82">
        <w:rPr>
          <w:bCs/>
          <w:iCs/>
          <w:color w:val="000000" w:themeColor="text1"/>
        </w:rPr>
        <w:t>ld considerably improve</w:t>
      </w:r>
      <w:r w:rsidR="002061FD" w:rsidRPr="00233F15">
        <w:rPr>
          <w:bCs/>
          <w:iCs/>
          <w:color w:val="000000" w:themeColor="text1"/>
        </w:rPr>
        <w:t xml:space="preserve"> future engineered population profiling methods</w:t>
      </w:r>
      <w:r w:rsidR="00D96892">
        <w:rPr>
          <w:bCs/>
          <w:iCs/>
          <w:color w:val="000000" w:themeColor="text1"/>
        </w:rPr>
        <w:t xml:space="preserve"> which could be accomplished by</w:t>
      </w:r>
      <w:r w:rsidR="00D96892" w:rsidRPr="00233F15">
        <w:rPr>
          <w:bCs/>
          <w:iCs/>
          <w:color w:val="000000" w:themeColor="text1"/>
        </w:rPr>
        <w:t xml:space="preserve"> </w:t>
      </w:r>
      <w:r w:rsidR="00D96892">
        <w:rPr>
          <w:bCs/>
          <w:iCs/>
          <w:color w:val="000000" w:themeColor="text1"/>
        </w:rPr>
        <w:t>l</w:t>
      </w:r>
      <w:r w:rsidR="00564A7D" w:rsidRPr="00233F15">
        <w:rPr>
          <w:bCs/>
          <w:iCs/>
          <w:color w:val="000000" w:themeColor="text1"/>
        </w:rPr>
        <w:t xml:space="preserve">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w:t>
      </w:r>
      <w:r w:rsidR="000849E1">
        <w:rPr>
          <w:bCs/>
          <w:iCs/>
          <w:color w:val="000000" w:themeColor="text1"/>
        </w:rPr>
        <w:t>This increase in scale</w:t>
      </w:r>
      <w:r w:rsidR="008A2BB0" w:rsidRPr="00233F15">
        <w:rPr>
          <w:bCs/>
          <w:iCs/>
          <w:color w:val="000000" w:themeColor="text1"/>
        </w:rPr>
        <w:t xml:space="preserve"> would </w:t>
      </w:r>
      <w:r w:rsidR="000849E1">
        <w:rPr>
          <w:bCs/>
          <w:iCs/>
          <w:color w:val="000000" w:themeColor="text1"/>
        </w:rPr>
        <w:t xml:space="preserve">further </w:t>
      </w:r>
      <w:r w:rsidR="008A2BB0" w:rsidRPr="00233F15">
        <w:rPr>
          <w:bCs/>
          <w:iCs/>
          <w:color w:val="000000" w:themeColor="text1"/>
        </w:rPr>
        <w:t xml:space="preserve">enable the discovery of </w:t>
      </w:r>
      <w:r w:rsidR="008B35AF">
        <w:rPr>
          <w:bCs/>
          <w:iCs/>
          <w:color w:val="000000" w:themeColor="text1"/>
        </w:rPr>
        <w:t xml:space="preserve">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D4D82">
        <w:rPr>
          <w:bCs/>
          <w:iCs/>
          <w:color w:val="000000" w:themeColor="text1"/>
        </w:rPr>
        <w:t>targeted</w:t>
      </w:r>
      <w:r w:rsidR="00394B36" w:rsidRPr="00233F15">
        <w:rPr>
          <w:bCs/>
          <w:iCs/>
          <w:color w:val="000000" w:themeColor="text1"/>
        </w:rPr>
        <w:t xml:space="preserve"> </w:t>
      </w:r>
      <w:r w:rsidR="00D6777F" w:rsidRPr="00233F15">
        <w:rPr>
          <w:bCs/>
          <w:iCs/>
          <w:color w:val="000000" w:themeColor="text1"/>
        </w:rPr>
        <w:t xml:space="preserve">genetic maps which </w:t>
      </w:r>
      <w:r w:rsidR="003D4D82">
        <w:rPr>
          <w:bCs/>
          <w:iCs/>
          <w:color w:val="000000" w:themeColor="text1"/>
        </w:rPr>
        <w:t xml:space="preserve">can </w:t>
      </w:r>
      <w:r w:rsidR="00D6777F" w:rsidRPr="00233F15">
        <w:rPr>
          <w:bCs/>
          <w:iCs/>
          <w:color w:val="000000" w:themeColor="text1"/>
        </w:rPr>
        <w:t xml:space="preserve">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220412BC" w:rsidR="00472561" w:rsidRDefault="00621376" w:rsidP="00224FCB">
      <w:pPr>
        <w:ind w:firstLine="720"/>
        <w:jc w:val="both"/>
        <w:rPr>
          <w:bCs/>
          <w:iCs/>
          <w:color w:val="000000" w:themeColor="text1"/>
        </w:rPr>
      </w:pPr>
      <w:r w:rsidRPr="00233F15">
        <w:rPr>
          <w:bCs/>
          <w:iCs/>
          <w:color w:val="000000" w:themeColor="text1"/>
        </w:rPr>
        <w:t>I</w:t>
      </w:r>
      <w:r w:rsidR="003D4D82">
        <w:rPr>
          <w:bCs/>
          <w:iCs/>
          <w:color w:val="000000" w:themeColor="text1"/>
        </w:rPr>
        <w:t>n addition to the drug</w:t>
      </w:r>
      <w:r w:rsidR="004C5F36" w:rsidRPr="00233F15">
        <w:rPr>
          <w:bCs/>
          <w:iCs/>
          <w:color w:val="000000" w:themeColor="text1"/>
        </w:rPr>
        <w: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B43238">
        <w:rPr>
          <w:bCs/>
          <w:iCs/>
          <w:color w:val="000000" w:themeColor="text1"/>
        </w:rPr>
        <w:t>using a barcode-based strategy</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For exam</w:t>
      </w:r>
      <w:r w:rsidR="00513565">
        <w:rPr>
          <w:bCs/>
          <w:iCs/>
          <w:color w:val="000000" w:themeColor="text1"/>
        </w:rPr>
        <w:t xml:space="preserve">ple, </w:t>
      </w:r>
      <w:r w:rsidR="00595FA8">
        <w:rPr>
          <w:bCs/>
          <w:iCs/>
          <w:color w:val="000000" w:themeColor="text1"/>
        </w:rPr>
        <w:t xml:space="preserve">drug efflux </w:t>
      </w:r>
      <w:r w:rsidR="005F391D">
        <w:rPr>
          <w:bCs/>
          <w:iCs/>
          <w:color w:val="000000" w:themeColor="text1"/>
        </w:rPr>
        <w:t>dynamics may be recreated</w:t>
      </w:r>
      <w:r w:rsidR="00595FA8">
        <w:rPr>
          <w:bCs/>
          <w:iCs/>
          <w:color w:val="000000" w:themeColor="text1"/>
        </w:rPr>
        <w:t xml:space="preserve"> using a combination of </w:t>
      </w:r>
      <w:r w:rsidR="007B041A" w:rsidRPr="00233F15">
        <w:rPr>
          <w:bCs/>
          <w:iCs/>
          <w:color w:val="000000" w:themeColor="text1"/>
        </w:rPr>
        <w:t>fluorescence-conjugated drug</w:t>
      </w:r>
      <w:r w:rsidR="00595FA8">
        <w:rPr>
          <w:bCs/>
          <w:iCs/>
          <w:color w:val="000000" w:themeColor="text1"/>
        </w:rPr>
        <w:t>s</w:t>
      </w:r>
      <w:r w:rsidR="007B041A" w:rsidRPr="00233F15">
        <w:rPr>
          <w:bCs/>
          <w:iCs/>
          <w:color w:val="000000" w:themeColor="text1"/>
        </w:rPr>
        <w:t xml:space="preserve">, </w:t>
      </w:r>
      <w:r w:rsidR="002378AF" w:rsidRPr="00233F15">
        <w:rPr>
          <w:bCs/>
          <w:iCs/>
          <w:color w:val="000000" w:themeColor="text1"/>
        </w:rPr>
        <w:t>fluo</w:t>
      </w:r>
      <w:r w:rsidR="00595FA8">
        <w:rPr>
          <w:bCs/>
          <w:iCs/>
          <w:color w:val="000000" w:themeColor="text1"/>
        </w:rPr>
        <w:t>rescence-activated cell sorting, and</w:t>
      </w:r>
      <w:r w:rsidR="002378AF" w:rsidRPr="00233F15">
        <w:rPr>
          <w:bCs/>
          <w:iCs/>
          <w:color w:val="000000" w:themeColor="text1"/>
        </w:rPr>
        <w:t xml:space="preserve"> barcode</w:t>
      </w:r>
      <w:r w:rsidR="0049509D">
        <w:rPr>
          <w:bCs/>
          <w:iCs/>
          <w:color w:val="000000" w:themeColor="text1"/>
        </w:rPr>
        <w:t xml:space="preserve"> sequencing</w:t>
      </w:r>
      <w:r w:rsidR="002378AF" w:rsidRPr="00233F15">
        <w:rPr>
          <w:bCs/>
          <w:iCs/>
          <w:color w:val="000000" w:themeColor="text1"/>
        </w:rPr>
        <w:t>.</w:t>
      </w:r>
      <w:r w:rsidR="0051201F" w:rsidRPr="00233F15">
        <w:rPr>
          <w:bCs/>
          <w:iCs/>
          <w:color w:val="000000" w:themeColor="text1"/>
        </w:rPr>
        <w:t xml:space="preserve">  </w:t>
      </w:r>
      <w:r w:rsidR="00CF6F5D">
        <w:rPr>
          <w:bCs/>
          <w:iCs/>
          <w:color w:val="000000" w:themeColor="text1"/>
        </w:rPr>
        <w:t>Similarly</w:t>
      </w:r>
      <w:r w:rsidR="00FE60CF" w:rsidRPr="00233F15">
        <w:rPr>
          <w:bCs/>
          <w:iCs/>
          <w:color w:val="000000" w:themeColor="text1"/>
        </w:rPr>
        <w:t xml:space="preserve">,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EE2C67">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1&lt;/sup&gt;", "plainTextFormattedCitation" : "41", "previouslyFormattedCitation" : "&lt;sup&gt;41&lt;/sup&gt;" }, "properties" : { "noteIndex" : 0 }, "schema" : "https://github.com/citation-style-language/schema/raw/master/csl-citation.json" }</w:instrText>
      </w:r>
      <w:r w:rsidR="005B00D6" w:rsidRPr="00233F15">
        <w:rPr>
          <w:bCs/>
          <w:iCs/>
          <w:color w:val="000000" w:themeColor="text1"/>
        </w:rPr>
        <w:fldChar w:fldCharType="separate"/>
      </w:r>
      <w:r w:rsidR="00445194" w:rsidRPr="00445194">
        <w:rPr>
          <w:bCs/>
          <w:iCs/>
          <w:noProof/>
          <w:color w:val="000000" w:themeColor="text1"/>
          <w:vertAlign w:val="superscript"/>
        </w:rPr>
        <w:t>41</w:t>
      </w:r>
      <w:r w:rsidR="005B00D6" w:rsidRPr="00233F15">
        <w:rPr>
          <w:bCs/>
          <w:iCs/>
          <w:color w:val="000000" w:themeColor="text1"/>
        </w:rPr>
        <w:fldChar w:fldCharType="end"/>
      </w:r>
      <w:r w:rsidR="00511F73" w:rsidRPr="00233F15">
        <w:rPr>
          <w:bCs/>
          <w:iCs/>
          <w:color w:val="000000" w:themeColor="text1"/>
        </w:rPr>
        <w:t xml:space="preserve">.  </w:t>
      </w:r>
      <w:r w:rsidR="0052213F">
        <w:rPr>
          <w:bCs/>
          <w:iCs/>
          <w:color w:val="000000" w:themeColor="text1"/>
        </w:rPr>
        <w:t>To extend</w:t>
      </w:r>
      <w:r w:rsidR="00A53042">
        <w:rPr>
          <w:bCs/>
          <w:iCs/>
          <w:color w:val="000000" w:themeColor="text1"/>
        </w:rPr>
        <w:t xml:space="preserve"> </w:t>
      </w:r>
      <w:r w:rsidR="0074774D">
        <w:rPr>
          <w:bCs/>
          <w:iCs/>
          <w:color w:val="000000" w:themeColor="text1"/>
        </w:rPr>
        <w:t>DNA</w:t>
      </w:r>
      <w:r w:rsidR="00A53042">
        <w:rPr>
          <w:bCs/>
          <w:iCs/>
          <w:color w:val="000000" w:themeColor="text1"/>
        </w:rPr>
        <w:t xml:space="preserve"> barcode approach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E2C67">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2&lt;/sup&gt;", "plainTextFormattedCitation" : "42", "previouslyFormattedCitation" : "&lt;sup&gt;42&lt;/sup&gt;" }, "properties" : { "noteIndex" : 0 }, "schema" : "https://github.com/citation-style-language/schema/raw/master/csl-citation.json" }</w:instrText>
      </w:r>
      <w:r w:rsidR="00877258" w:rsidRPr="00233F15">
        <w:rPr>
          <w:bCs/>
          <w:iCs/>
          <w:color w:val="000000" w:themeColor="text1"/>
        </w:rPr>
        <w:fldChar w:fldCharType="separate"/>
      </w:r>
      <w:r w:rsidR="00445194" w:rsidRPr="00445194">
        <w:rPr>
          <w:bCs/>
          <w:iCs/>
          <w:noProof/>
          <w:color w:val="000000" w:themeColor="text1"/>
          <w:vertAlign w:val="superscript"/>
        </w:rPr>
        <w:t>42</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06BDFDDD" w:rsidR="003611F6" w:rsidRDefault="00895D27" w:rsidP="001A6D26">
      <w:pPr>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 xml:space="preserve">engineered population </w:t>
      </w:r>
      <w:r w:rsidR="001A6D26">
        <w:rPr>
          <w:bCs/>
          <w:iCs/>
          <w:color w:val="000000" w:themeColor="text1"/>
        </w:rPr>
        <w:t xml:space="preserve">will allow in-depth genetic characterization of biological systems in multiple organisms.  Future molecular tools will allow </w:t>
      </w:r>
      <w:r w:rsidR="001A6D26">
        <w:rPr>
          <w:bCs/>
          <w:iCs/>
          <w:color w:val="000000" w:themeColor="text1"/>
        </w:rPr>
        <w:lastRenderedPageBreak/>
        <w:t xml:space="preserve">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5"/>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5"/>
      <w:r w:rsidR="006A3CE7" w:rsidRPr="00233F15">
        <w:rPr>
          <w:rStyle w:val="CommentReference"/>
        </w:rPr>
        <w:commentReference w:id="5"/>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
      <w:r w:rsidRPr="00233F15">
        <w:rPr>
          <w:b/>
          <w:bCs/>
          <w:iCs/>
          <w:color w:val="A6A6A6" w:themeColor="background1" w:themeShade="A6"/>
        </w:rPr>
        <w:t>Media</w:t>
      </w:r>
      <w:commentRangeEnd w:id="6"/>
      <w:r w:rsidR="00CB2329" w:rsidRPr="00233F15">
        <w:rPr>
          <w:rStyle w:val="CommentReference"/>
          <w:color w:val="A6A6A6" w:themeColor="background1" w:themeShade="A6"/>
        </w:rPr>
        <w:commentReference w:id="6"/>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224FCB">
      <w:pPr>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5BCFDCA4" w:rsidR="001165B0" w:rsidRDefault="00671DE7" w:rsidP="00224FCB">
      <w:pPr>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7"/>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7"/>
      <w:r w:rsidR="00D20F9C">
        <w:rPr>
          <w:rStyle w:val="CommentReference"/>
          <w:rFonts w:asciiTheme="minorHAnsi" w:hAnsiTheme="minorHAnsi" w:cstheme="minorBidi"/>
        </w:rPr>
        <w:commentReference w:id="7"/>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8"/>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 xml:space="preserve">C for </w:t>
      </w:r>
      <w:r w:rsidR="001E7376">
        <w:rPr>
          <w:color w:val="000000" w:themeColor="text1"/>
        </w:rPr>
        <w:lastRenderedPageBreak/>
        <w:t>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38FA7400" w:rsidR="00AF4AB5" w:rsidRDefault="00EC2796" w:rsidP="00224FCB">
      <w:pPr>
        <w:ind w:firstLine="720"/>
      </w:pPr>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224FCB">
      <w:pPr>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9"/>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0"/>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556C3FAE" w:rsidR="000928E2" w:rsidRDefault="001229B3" w:rsidP="00224FCB">
      <w:pPr>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E2C67">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3&lt;/sup&gt;", "plainTextFormattedCitation" : "43", "previouslyFormattedCitation" : "&lt;sup&gt;43&lt;/sup&gt;" }, "properties" : { "noteIndex" : 0 }, "schema" : "https://github.com/citation-style-language/schema/raw/master/csl-citation.json" }</w:instrText>
      </w:r>
      <w:r w:rsidR="001A4394" w:rsidRPr="00233F15">
        <w:rPr>
          <w:bCs/>
          <w:iCs/>
          <w:color w:val="000000" w:themeColor="text1"/>
        </w:rPr>
        <w:fldChar w:fldCharType="separate"/>
      </w:r>
      <w:r w:rsidR="00445194" w:rsidRPr="00445194">
        <w:rPr>
          <w:bCs/>
          <w:iCs/>
          <w:noProof/>
          <w:color w:val="000000" w:themeColor="text1"/>
          <w:vertAlign w:val="superscript"/>
        </w:rPr>
        <w:t>43</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E2C67">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4&lt;/sup&gt;", "plainTextFormattedCitation" : "44", "previouslyFormattedCitation" : "&lt;sup&gt;44&lt;/sup&gt;" }, "properties" : { "noteIndex" : 0 }, "schema" : "https://github.com/citation-style-language/schema/raw/master/csl-citation.json" }</w:instrText>
      </w:r>
      <w:r w:rsidR="00096F44">
        <w:rPr>
          <w:color w:val="000000" w:themeColor="text1"/>
        </w:rPr>
        <w:fldChar w:fldCharType="separate"/>
      </w:r>
      <w:r w:rsidR="00445194" w:rsidRPr="00445194">
        <w:rPr>
          <w:noProof/>
          <w:color w:val="000000" w:themeColor="text1"/>
          <w:vertAlign w:val="superscript"/>
        </w:rPr>
        <w:t>44</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224FCB">
      <w:pPr>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 xml:space="preserve">μl of </w:t>
      </w:r>
      <w:r w:rsidR="00753563">
        <w:lastRenderedPageBreak/>
        <w:t>DNA-free H</w:t>
      </w:r>
      <w:r w:rsidR="00753563" w:rsidRPr="0062257A">
        <w:rPr>
          <w:vertAlign w:val="subscript"/>
        </w:rPr>
        <w:t>2</w:t>
      </w:r>
      <w:r w:rsidR="00753563" w:rsidRPr="0062257A">
        <w:t>O</w:t>
      </w:r>
      <w:r w:rsidR="00753563">
        <w:t xml:space="preserve"> to stop the reaction.</w:t>
      </w:r>
      <w:r w:rsidR="00946799">
        <w:t xml:space="preserve">  </w:t>
      </w:r>
      <w:commentRangeStart w:id="11"/>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1"/>
      <w:r w:rsidR="006471EB">
        <w:rPr>
          <w:rStyle w:val="CommentReference"/>
          <w:rFonts w:asciiTheme="minorHAnsi" w:hAnsiTheme="minorHAnsi" w:cstheme="minorBidi"/>
        </w:rPr>
        <w:commentReference w:id="11"/>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224FCB">
      <w:pPr>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672130A1" w:rsidR="00730BB7" w:rsidRPr="00730BB7" w:rsidRDefault="00730BB7" w:rsidP="00224FCB">
      <w:pPr>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40A06C78"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2"/>
      <w:r w:rsidR="000274E9" w:rsidRPr="00233F15">
        <w:rPr>
          <w:rFonts w:eastAsia="Times New Roman"/>
          <w:color w:val="333333"/>
          <w:shd w:val="clear" w:color="auto" w:fill="FFFFFF"/>
        </w:rPr>
        <w:t>previously described</w:t>
      </w:r>
      <w:commentRangeEnd w:id="12"/>
      <w:r w:rsidR="000274E9" w:rsidRPr="00233F15">
        <w:rPr>
          <w:rStyle w:val="CommentReference"/>
        </w:rPr>
        <w:commentReference w:id="12"/>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3"/>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3"/>
      <w:r w:rsidR="001C31A3">
        <w:rPr>
          <w:rStyle w:val="CommentReference"/>
          <w:rFonts w:asciiTheme="minorHAnsi" w:hAnsiTheme="minorHAnsi" w:cstheme="minorBidi"/>
        </w:rPr>
        <w:commentReference w:id="13"/>
      </w:r>
      <w:r w:rsidR="00A975C4">
        <w:rPr>
          <w:rFonts w:eastAsia="Calibri"/>
          <w:color w:val="333333"/>
          <w:shd w:val="clear" w:color="auto" w:fill="FFFFFF"/>
        </w:rPr>
        <w:t xml:space="preserve"> </w:t>
      </w:r>
      <w:commentRangeStart w:id="14"/>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4"/>
      <w:r w:rsidR="00D47711">
        <w:rPr>
          <w:rStyle w:val="CommentReference"/>
          <w:rFonts w:asciiTheme="minorHAnsi" w:hAnsiTheme="minorHAnsi" w:cstheme="minorBidi"/>
        </w:rPr>
        <w:commentReference w:id="14"/>
      </w:r>
    </w:p>
    <w:p w14:paraId="4664FA80" w14:textId="77777777" w:rsidR="008E0852" w:rsidRPr="00233F15" w:rsidRDefault="008E0852"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DF9373C" w:rsidR="00C00FC2" w:rsidRDefault="001C6922" w:rsidP="00224FCB">
      <w:pPr>
        <w:ind w:firstLine="720"/>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EE2C67">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3&lt;/sup&gt;", "plainTextFormattedCitation" : "33", "previouslyFormattedCitation" : "&lt;sup&gt;33&lt;/sup&gt;" }, "properties" : { "noteIndex" : 0 }, "schema" : "https://github.com/citation-style-language/schema/raw/master/csl-citation.json" }</w:instrText>
      </w:r>
      <w:r w:rsidR="004441D9" w:rsidRPr="00233F15">
        <w:rPr>
          <w:bCs/>
          <w:iCs/>
          <w:color w:val="000000" w:themeColor="text1"/>
        </w:rPr>
        <w:fldChar w:fldCharType="separate"/>
      </w:r>
      <w:r w:rsidR="00445194" w:rsidRPr="00445194">
        <w:rPr>
          <w:bCs/>
          <w:iCs/>
          <w:noProof/>
          <w:color w:val="000000" w:themeColor="text1"/>
          <w:vertAlign w:val="superscript"/>
        </w:rPr>
        <w:t>3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EE2C67">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3&lt;/sup&gt;", "plainTextFormattedCitation" : "33", "previouslyFormattedCitation" : "&lt;sup&gt;33&lt;/sup&gt;" }, "properties" : { "noteIndex" : 0 }, "schema" : "https://github.com/citation-style-language/schema/raw/master/csl-citation.json" }</w:instrText>
      </w:r>
      <w:r w:rsidR="006B4D4F" w:rsidRPr="00233F15">
        <w:rPr>
          <w:bCs/>
          <w:iCs/>
          <w:color w:val="000000" w:themeColor="text1"/>
        </w:rPr>
        <w:fldChar w:fldCharType="separate"/>
      </w:r>
      <w:r w:rsidR="00445194" w:rsidRPr="00445194">
        <w:rPr>
          <w:bCs/>
          <w:iCs/>
          <w:noProof/>
          <w:color w:val="000000" w:themeColor="text1"/>
          <w:vertAlign w:val="superscript"/>
        </w:rPr>
        <w:t>3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58F8D475" w14:textId="7D4AB54F" w:rsidR="00E7190A" w:rsidRPr="00E7190A" w:rsidRDefault="00A24456" w:rsidP="00E05AF5">
      <w:pPr>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78F099E3" w14:textId="52943044" w:rsidR="00143BDF" w:rsidRDefault="00C00FC2" w:rsidP="00224FCB">
      <w:pPr>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lastRenderedPageBreak/>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EE2C67">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3&lt;/sup&gt;", "plainTextFormattedCitation" : "33", "previouslyFormattedCitation" : "&lt;sup&gt;33&lt;/sup&gt;" }, "properties" : { "noteIndex" : 0 }, "schema" : "https://github.com/citation-style-language/schema/raw/master/csl-citation.json" }</w:instrText>
      </w:r>
      <w:r w:rsidR="00DC6933" w:rsidRPr="00FC1F96">
        <w:rPr>
          <w:bCs/>
          <w:iCs/>
          <w:color w:val="000000" w:themeColor="text1"/>
        </w:rPr>
        <w:fldChar w:fldCharType="separate"/>
      </w:r>
      <w:r w:rsidR="00445194" w:rsidRPr="00445194">
        <w:rPr>
          <w:bCs/>
          <w:iCs/>
          <w:noProof/>
          <w:color w:val="000000" w:themeColor="text1"/>
          <w:vertAlign w:val="superscript"/>
        </w:rPr>
        <w:t>3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7B73131E" w:rsidR="00A855E5" w:rsidRPr="00143BDF" w:rsidRDefault="00AC58AD" w:rsidP="00224FCB">
      <w:pPr>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15"/>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5"/>
      <w:r w:rsidR="008F412B">
        <w:rPr>
          <w:rStyle w:val="CommentReference"/>
          <w:rFonts w:asciiTheme="minorHAnsi" w:hAnsiTheme="minorHAnsi" w:cstheme="minorBidi"/>
        </w:rPr>
        <w:commentReference w:id="15"/>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16"/>
      <w:r w:rsidRPr="00233F15">
        <w:rPr>
          <w:b/>
          <w:bCs/>
          <w:iCs/>
          <w:color w:val="000000" w:themeColor="text1"/>
        </w:rPr>
        <w:t>Strain Genotyping</w:t>
      </w:r>
      <w:commentRangeEnd w:id="16"/>
      <w:r w:rsidRPr="00233F15">
        <w:rPr>
          <w:rStyle w:val="CommentReference"/>
        </w:rPr>
        <w:commentReference w:id="16"/>
      </w:r>
      <w:r w:rsidRPr="00233F15">
        <w:rPr>
          <w:b/>
          <w:bCs/>
          <w:iCs/>
          <w:color w:val="000000" w:themeColor="text1"/>
        </w:rPr>
        <w:t xml:space="preserve"> Data</w:t>
      </w:r>
    </w:p>
    <w:p w14:paraId="6351F95B" w14:textId="77777777" w:rsidR="002906BE" w:rsidRDefault="002906BE" w:rsidP="00224FCB">
      <w:pPr>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224FCB">
      <w:pPr>
        <w:ind w:firstLine="720"/>
        <w:jc w:val="both"/>
        <w:rPr>
          <w:bCs/>
          <w:iCs/>
          <w:color w:val="000000" w:themeColor="text1"/>
        </w:rPr>
      </w:pPr>
      <w:r w:rsidRPr="00233F15">
        <w:rPr>
          <w:bCs/>
          <w:iCs/>
          <w:color w:val="000000" w:themeColor="text1"/>
        </w:rPr>
        <w:t>For each sample</w:t>
      </w:r>
      <w:commentRangeStart w:id="17"/>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7"/>
      <w:r w:rsidR="00086A4B" w:rsidRPr="00233F15">
        <w:rPr>
          <w:rStyle w:val="CommentReference"/>
        </w:rPr>
        <w:commentReference w:id="17"/>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224FCB">
      <w:pPr>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18"/>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18"/>
      <w:r w:rsidRPr="00233F15">
        <w:rPr>
          <w:rStyle w:val="CommentReference"/>
          <w:sz w:val="24"/>
          <w:szCs w:val="24"/>
        </w:rPr>
        <w:commentReference w:id="18"/>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19"/>
      <w:r w:rsidRPr="00233F15">
        <w:rPr>
          <w:rFonts w:eastAsia="Calibri"/>
          <w:color w:val="333333"/>
          <w:shd w:val="clear" w:color="auto" w:fill="FFFFFF"/>
        </w:rPr>
        <w:t>74 exhibited no detectable growth</w:t>
      </w:r>
      <w:commentRangeEnd w:id="19"/>
      <w:r w:rsidRPr="00233F15">
        <w:rPr>
          <w:rStyle w:val="CommentReference"/>
          <w:sz w:val="24"/>
          <w:szCs w:val="24"/>
        </w:rPr>
        <w:commentReference w:id="19"/>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w:t>
      </w:r>
      <w:r w:rsidRPr="00233F15">
        <w:rPr>
          <w:bCs/>
          <w:iCs/>
          <w:color w:val="000000" w:themeColor="text1"/>
        </w:rPr>
        <w:lastRenderedPageBreak/>
        <w:t>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6CCB0782"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0"/>
      <w:r w:rsidRPr="00233F15">
        <w:t xml:space="preserve">cases where a wild-type is called as a mutant </w:t>
      </w:r>
      <w:r w:rsidR="00955782" w:rsidRPr="00233F15">
        <w:t>are expected to</w:t>
      </w:r>
      <w:r w:rsidRPr="00233F15">
        <w:t xml:space="preserve"> be comparably </w:t>
      </w:r>
      <w:commentRangeEnd w:id="20"/>
      <w:r w:rsidR="00C769E2">
        <w:t>rare</w:t>
      </w:r>
      <w:r w:rsidRPr="00233F15">
        <w:rPr>
          <w:rStyle w:val="CommentReference"/>
        </w:rPr>
        <w:commentReference w:id="20"/>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6526B60A"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1"/>
      <w:r w:rsidRPr="00233F15">
        <w:rPr>
          <w:bCs/>
          <w:iCs/>
          <w:color w:val="000000" w:themeColor="text1"/>
        </w:rPr>
        <w:t xml:space="preserve">wild type </w:t>
      </w:r>
      <w:commentRangeEnd w:id="21"/>
      <w:r w:rsidR="00537EAF">
        <w:rPr>
          <w:rStyle w:val="CommentReference"/>
          <w:rFonts w:asciiTheme="minorHAnsi" w:hAnsiTheme="minorHAnsi" w:cstheme="minorBidi"/>
        </w:rPr>
        <w:commentReference w:id="21"/>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E2C67">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5&lt;/sup&gt;", "plainTextFormattedCitation" : "45", "previouslyFormattedCitation" : "&lt;sup&gt;45&lt;/sup&gt;" }, "properties" : { "noteIndex" : 0 }, "schema" : "https://github.com/citation-style-language/schema/raw/master/csl-citation.json" }</w:instrText>
      </w:r>
      <w:r w:rsidR="00202DC4" w:rsidRPr="00233F15">
        <w:rPr>
          <w:bCs/>
          <w:iCs/>
          <w:color w:val="000000" w:themeColor="text1"/>
        </w:rPr>
        <w:fldChar w:fldCharType="separate"/>
      </w:r>
      <w:r w:rsidR="00445194" w:rsidRPr="00445194">
        <w:rPr>
          <w:bCs/>
          <w:iCs/>
          <w:noProof/>
          <w:color w:val="000000" w:themeColor="text1"/>
          <w:vertAlign w:val="superscript"/>
        </w:rPr>
        <w:t>45</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22"/>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2"/>
      <w:r w:rsidR="00DD0B46" w:rsidRPr="00233F15">
        <w:rPr>
          <w:rStyle w:val="CommentReference"/>
        </w:rPr>
        <w:commentReference w:id="22"/>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3"/>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3"/>
      <w:r w:rsidR="00DD0B46" w:rsidRPr="00233F15">
        <w:rPr>
          <w:rStyle w:val="CommentReference"/>
        </w:rPr>
        <w:commentReference w:id="23"/>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4"/>
      <w:r w:rsidR="001F4672" w:rsidRPr="00233F15">
        <w:rPr>
          <w:rFonts w:eastAsia="Times New Roman"/>
          <w:color w:val="333333"/>
          <w:shd w:val="clear" w:color="auto" w:fill="FFFFFF"/>
        </w:rPr>
        <w:t xml:space="preserve">a sample </w:t>
      </w:r>
      <w:commentRangeEnd w:id="24"/>
      <w:r w:rsidR="008065E3" w:rsidRPr="00233F15">
        <w:rPr>
          <w:rStyle w:val="CommentReference"/>
        </w:rPr>
        <w:commentReference w:id="24"/>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5"/>
      <w:r w:rsidR="000919D1" w:rsidRPr="00233F15">
        <w:rPr>
          <w:bCs/>
          <w:iCs/>
          <w:color w:val="000000" w:themeColor="text1"/>
        </w:rPr>
        <w:t>genomic DNA extraction</w:t>
      </w:r>
      <w:commentRangeEnd w:id="25"/>
      <w:r w:rsidR="00355817" w:rsidRPr="00233F15">
        <w:rPr>
          <w:rStyle w:val="CommentReference"/>
        </w:rPr>
        <w:commentReference w:id="25"/>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 xml:space="preserve">l tris buffer.  DNA yield was quantified in duplicate using a </w:t>
      </w:r>
      <w:r w:rsidR="00E768C4" w:rsidRPr="00233F15">
        <w:rPr>
          <w:bCs/>
          <w:iCs/>
          <w:color w:val="000000" w:themeColor="text1"/>
          <w:lang w:val="en-CA"/>
        </w:rPr>
        <w:lastRenderedPageBreak/>
        <w:t>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26"/>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26"/>
      <w:r w:rsidR="00FD360B" w:rsidRPr="00233F15">
        <w:rPr>
          <w:rStyle w:val="CommentReference"/>
        </w:rPr>
        <w:commentReference w:id="26"/>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EA717D"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EA717D"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EA717D"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083EE41E" w:rsidR="00131C80" w:rsidRPr="00233F15"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EE2C67">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4&lt;/sup&gt;", "plainTextFormattedCitation" : "34", "previouslyFormattedCitation" : "&lt;sup&gt;34&lt;/sup&gt;" }, "properties" : { "noteIndex" : 0 }, "schema" : "https://github.com/citation-style-language/schema/raw/master/csl-citation.json" }</w:instrText>
      </w:r>
      <w:r w:rsidR="00131C80" w:rsidRPr="00233F15">
        <w:rPr>
          <w:bCs/>
          <w:iCs/>
          <w:color w:val="000000" w:themeColor="text1"/>
        </w:rPr>
        <w:fldChar w:fldCharType="separate"/>
      </w:r>
      <w:r w:rsidR="00445194" w:rsidRPr="00445194">
        <w:rPr>
          <w:bCs/>
          <w:iCs/>
          <w:noProof/>
          <w:color w:val="000000" w:themeColor="text1"/>
          <w:vertAlign w:val="superscript"/>
        </w:rPr>
        <w:t>34</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EA717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EA717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EA717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EA717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EA717D"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 xml:space="preserve">pwise </w:t>
      </w:r>
      <w:r w:rsidRPr="00233F15">
        <w:rPr>
          <w:rFonts w:eastAsiaTheme="minorEastAsia"/>
          <w:bCs/>
          <w:iCs/>
          <w:color w:val="000000" w:themeColor="text1"/>
          <w:lang w:val="en-CA"/>
        </w:rPr>
        <w:lastRenderedPageBreak/>
        <w:t>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680300BD"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27"/>
      <w:r w:rsidRPr="00565DF9">
        <w:rPr>
          <w:b/>
          <w:bCs/>
          <w:iCs/>
          <w:color w:val="808080" w:themeColor="background1" w:themeShade="80"/>
        </w:rPr>
        <w:t>Analysis of Liquid Growth Data</w:t>
      </w:r>
      <w:commentRangeEnd w:id="27"/>
      <w:r w:rsidR="00883356" w:rsidRPr="00565DF9">
        <w:rPr>
          <w:rStyle w:val="CommentReference"/>
          <w:color w:val="808080" w:themeColor="background1" w:themeShade="80"/>
        </w:rPr>
        <w:commentReference w:id="27"/>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01305BF2"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E2C67">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6&lt;/sup&gt;", "plainTextFormattedCitation" : "46", "previouslyFormattedCitation" : "&lt;sup&gt;46&lt;/sup&gt;" }, "properties" : { "noteIndex" : 0 }, "schema" : "https://github.com/citation-style-language/schema/raw/master/csl-citation.json" }</w:instrText>
      </w:r>
      <w:r w:rsidR="0042743A" w:rsidRPr="00662D0E">
        <w:rPr>
          <w:bCs/>
          <w:iCs/>
          <w:color w:val="000000" w:themeColor="text1"/>
        </w:rPr>
        <w:fldChar w:fldCharType="separate"/>
      </w:r>
      <w:r w:rsidR="00445194" w:rsidRPr="00445194">
        <w:rPr>
          <w:bCs/>
          <w:iCs/>
          <w:noProof/>
          <w:color w:val="000000" w:themeColor="text1"/>
          <w:vertAlign w:val="superscript"/>
        </w:rPr>
        <w:t>4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8"/>
      <w:r w:rsidR="00662D0E">
        <w:rPr>
          <w:rStyle w:val="CommentReference"/>
          <w:rFonts w:asciiTheme="minorHAnsi" w:hAnsiTheme="minorHAnsi" w:cstheme="minorBidi"/>
        </w:rPr>
        <w:commentReference w:id="28"/>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29"/>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29"/>
      <w:r w:rsidR="00DF4CE6">
        <w:rPr>
          <w:rStyle w:val="CommentReference"/>
          <w:rFonts w:asciiTheme="minorHAnsi" w:hAnsiTheme="minorHAnsi" w:cstheme="minorBidi"/>
        </w:rPr>
        <w:commentReference w:id="29"/>
      </w:r>
    </w:p>
    <w:p w14:paraId="20BF344E" w14:textId="4ECEC4DF" w:rsidR="00FF1DD3" w:rsidRDefault="00976F03" w:rsidP="00224FCB">
      <w:pPr>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EE2C6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00445194" w:rsidRPr="00445194">
        <w:rPr>
          <w:noProof/>
          <w:vertAlign w:val="superscript"/>
        </w:rPr>
        <w:t>36</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or 2</w:t>
      </w:r>
      <w:r w:rsidR="009D111C">
        <w:t xml:space="preserve">% DMSO + </w:t>
      </w:r>
      <w:r w:rsidR="009D111C" w:rsidRPr="006D4498">
        <w:t>200 μg/mL</w:t>
      </w:r>
      <w:r w:rsidR="009D111C">
        <w:t xml:space="preserve"> methotrexate</w:t>
      </w:r>
      <w:r w:rsidR="009D111C">
        <w:t xml:space="preserv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0"/>
      <w:r w:rsidRPr="009B3D83">
        <w:rPr>
          <w:b/>
          <w:bCs/>
          <w:iCs/>
          <w:color w:val="000000" w:themeColor="text1"/>
        </w:rPr>
        <w:t>Quantitative RT-PCR</w:t>
      </w:r>
      <w:commentRangeEnd w:id="30"/>
      <w:r w:rsidR="00A028A9" w:rsidRPr="009B3D83">
        <w:rPr>
          <w:rStyle w:val="CommentReference"/>
          <w:color w:val="000000" w:themeColor="text1"/>
        </w:rPr>
        <w:commentReference w:id="30"/>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1"/>
      <w:r w:rsidRPr="00565DF9">
        <w:rPr>
          <w:b/>
          <w:color w:val="808080" w:themeColor="background1" w:themeShade="80"/>
          <w:sz w:val="28"/>
        </w:rPr>
        <w:t>Acknowledgements</w:t>
      </w:r>
      <w:commentRangeEnd w:id="31"/>
      <w:r w:rsidR="006365D4">
        <w:rPr>
          <w:rStyle w:val="CommentReference"/>
          <w:rFonts w:asciiTheme="minorHAnsi" w:hAnsiTheme="minorHAnsi" w:cstheme="minorBidi"/>
        </w:rPr>
        <w:commentReference w:id="31"/>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2"/>
      <w:r w:rsidRPr="00233F15">
        <w:rPr>
          <w:b/>
          <w:sz w:val="28"/>
        </w:rPr>
        <w:t>Author Contributions</w:t>
      </w:r>
      <w:commentRangeEnd w:id="32"/>
      <w:r w:rsidR="00AB0C9E">
        <w:rPr>
          <w:rStyle w:val="CommentReference"/>
          <w:rFonts w:asciiTheme="minorHAnsi" w:hAnsiTheme="minorHAnsi" w:cstheme="minorBidi"/>
        </w:rPr>
        <w:commentReference w:id="32"/>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3"/>
      <w:r w:rsidRPr="00233F15">
        <w:rPr>
          <w:b/>
          <w:sz w:val="28"/>
        </w:rPr>
        <w:t>Additional Data Files</w:t>
      </w:r>
      <w:commentRangeEnd w:id="33"/>
      <w:r w:rsidR="00BD3C0C" w:rsidRPr="00233F15">
        <w:rPr>
          <w:rStyle w:val="CommentReference"/>
        </w:rPr>
        <w:commentReference w:id="33"/>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A396F7D" w14:textId="190D70C6" w:rsidR="00EE2C67" w:rsidRPr="00EE2C67" w:rsidRDefault="00C1486D" w:rsidP="00EE2C67">
      <w:pPr>
        <w:widowControl w:val="0"/>
        <w:autoSpaceDE w:val="0"/>
        <w:autoSpaceDN w:val="0"/>
        <w:adjustRightInd w:val="0"/>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E2C67" w:rsidRPr="00EE2C67">
        <w:rPr>
          <w:rFonts w:eastAsia="Times New Roman"/>
          <w:noProof/>
        </w:rPr>
        <w:t>1.</w:t>
      </w:r>
      <w:r w:rsidR="00EE2C67" w:rsidRPr="00EE2C67">
        <w:rPr>
          <w:rFonts w:eastAsia="Times New Roman"/>
          <w:noProof/>
        </w:rPr>
        <w:tab/>
        <w:t xml:space="preserve">Benfey, P. N. &amp; Mitchell-Olds, T. From Genotype to Phenotype: Systems Biology Meets Natural Variation. </w:t>
      </w:r>
      <w:r w:rsidR="00EE2C67" w:rsidRPr="00EE2C67">
        <w:rPr>
          <w:rFonts w:eastAsia="Times New Roman"/>
          <w:i/>
          <w:iCs/>
          <w:noProof/>
        </w:rPr>
        <w:t>Science (80-. ).</w:t>
      </w:r>
      <w:r w:rsidR="00EE2C67" w:rsidRPr="00EE2C67">
        <w:rPr>
          <w:rFonts w:eastAsia="Times New Roman"/>
          <w:noProof/>
        </w:rPr>
        <w:t xml:space="preserve"> </w:t>
      </w:r>
      <w:r w:rsidR="00EE2C67" w:rsidRPr="00EE2C67">
        <w:rPr>
          <w:rFonts w:eastAsia="Times New Roman"/>
          <w:b/>
          <w:bCs/>
          <w:noProof/>
        </w:rPr>
        <w:t>320,</w:t>
      </w:r>
      <w:r w:rsidR="00EE2C67" w:rsidRPr="00EE2C67">
        <w:rPr>
          <w:rFonts w:eastAsia="Times New Roman"/>
          <w:noProof/>
        </w:rPr>
        <w:t xml:space="preserve"> (2008).</w:t>
      </w:r>
    </w:p>
    <w:p w14:paraId="4876DD62"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w:t>
      </w:r>
      <w:r w:rsidRPr="00EE2C67">
        <w:rPr>
          <w:rFonts w:eastAsia="Times New Roman"/>
          <w:noProof/>
        </w:rPr>
        <w:tab/>
        <w:t xml:space="preserve">Hartwell, L. Robust Interactions. </w:t>
      </w:r>
      <w:r w:rsidRPr="00EE2C67">
        <w:rPr>
          <w:rFonts w:eastAsia="Times New Roman"/>
          <w:i/>
          <w:iCs/>
          <w:noProof/>
        </w:rPr>
        <w:t>Science (80-. ).</w:t>
      </w:r>
      <w:r w:rsidRPr="00EE2C67">
        <w:rPr>
          <w:rFonts w:eastAsia="Times New Roman"/>
          <w:noProof/>
        </w:rPr>
        <w:t xml:space="preserve"> </w:t>
      </w:r>
      <w:r w:rsidRPr="00EE2C67">
        <w:rPr>
          <w:rFonts w:eastAsia="Times New Roman"/>
          <w:b/>
          <w:bCs/>
          <w:noProof/>
        </w:rPr>
        <w:t>303,</w:t>
      </w:r>
      <w:r w:rsidRPr="00EE2C67">
        <w:rPr>
          <w:rFonts w:eastAsia="Times New Roman"/>
          <w:noProof/>
        </w:rPr>
        <w:t xml:space="preserve"> (2004).</w:t>
      </w:r>
    </w:p>
    <w:p w14:paraId="1317E3AD"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w:t>
      </w:r>
      <w:r w:rsidRPr="00EE2C67">
        <w:rPr>
          <w:rFonts w:eastAsia="Times New Roman"/>
          <w:noProof/>
        </w:rPr>
        <w:tab/>
        <w:t xml:space="preserve">Hartman, J. L., Garvik, B. &amp; Hartwell, L. Principles for the Buffering of Genetic Variation. </w:t>
      </w:r>
      <w:r w:rsidRPr="00EE2C67">
        <w:rPr>
          <w:rFonts w:eastAsia="Times New Roman"/>
          <w:i/>
          <w:iCs/>
          <w:noProof/>
        </w:rPr>
        <w:t>Science (80-. ).</w:t>
      </w:r>
      <w:r w:rsidRPr="00EE2C67">
        <w:rPr>
          <w:rFonts w:eastAsia="Times New Roman"/>
          <w:noProof/>
        </w:rPr>
        <w:t xml:space="preserve"> </w:t>
      </w:r>
      <w:r w:rsidRPr="00EE2C67">
        <w:rPr>
          <w:rFonts w:eastAsia="Times New Roman"/>
          <w:b/>
          <w:bCs/>
          <w:noProof/>
        </w:rPr>
        <w:t>291,</w:t>
      </w:r>
      <w:r w:rsidRPr="00EE2C67">
        <w:rPr>
          <w:rFonts w:eastAsia="Times New Roman"/>
          <w:noProof/>
        </w:rPr>
        <w:t xml:space="preserve"> (2001).</w:t>
      </w:r>
    </w:p>
    <w:p w14:paraId="16862CFB"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w:t>
      </w:r>
      <w:r w:rsidRPr="00EE2C67">
        <w:rPr>
          <w:rFonts w:eastAsia="Times New Roman"/>
          <w:noProof/>
        </w:rPr>
        <w:tab/>
        <w:t xml:space="preserve">Civelek, M. &amp; Lusis, A. J. Systems genetics approaches to understand complex traits. </w:t>
      </w:r>
      <w:r w:rsidRPr="00EE2C67">
        <w:rPr>
          <w:rFonts w:eastAsia="Times New Roman"/>
          <w:i/>
          <w:iCs/>
          <w:noProof/>
        </w:rPr>
        <w:t>Nat. Rev. Genet.</w:t>
      </w:r>
      <w:r w:rsidRPr="00EE2C67">
        <w:rPr>
          <w:rFonts w:eastAsia="Times New Roman"/>
          <w:noProof/>
        </w:rPr>
        <w:t xml:space="preserve"> </w:t>
      </w:r>
      <w:r w:rsidRPr="00EE2C67">
        <w:rPr>
          <w:rFonts w:eastAsia="Times New Roman"/>
          <w:b/>
          <w:bCs/>
          <w:noProof/>
        </w:rPr>
        <w:t>15,</w:t>
      </w:r>
      <w:r w:rsidRPr="00EE2C67">
        <w:rPr>
          <w:rFonts w:eastAsia="Times New Roman"/>
          <w:noProof/>
        </w:rPr>
        <w:t xml:space="preserve"> 34–48 (2014).</w:t>
      </w:r>
    </w:p>
    <w:p w14:paraId="34785773"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5.</w:t>
      </w:r>
      <w:r w:rsidRPr="00EE2C67">
        <w:rPr>
          <w:rFonts w:eastAsia="Times New Roman"/>
          <w:noProof/>
        </w:rPr>
        <w:tab/>
        <w:t xml:space="preserve">Costanzo, M. </w:t>
      </w:r>
      <w:r w:rsidRPr="00EE2C67">
        <w:rPr>
          <w:rFonts w:eastAsia="Times New Roman"/>
          <w:i/>
          <w:iCs/>
          <w:noProof/>
        </w:rPr>
        <w:t>et al.</w:t>
      </w:r>
      <w:r w:rsidRPr="00EE2C67">
        <w:rPr>
          <w:rFonts w:eastAsia="Times New Roman"/>
          <w:noProof/>
        </w:rPr>
        <w:t xml:space="preserve"> A global genetic interaction network maps a wiring diagram of cellular function. </w:t>
      </w:r>
      <w:r w:rsidRPr="00EE2C67">
        <w:rPr>
          <w:rFonts w:eastAsia="Times New Roman"/>
          <w:i/>
          <w:iCs/>
          <w:noProof/>
        </w:rPr>
        <w:t>Science (80-. ).</w:t>
      </w:r>
      <w:r w:rsidRPr="00EE2C67">
        <w:rPr>
          <w:rFonts w:eastAsia="Times New Roman"/>
          <w:noProof/>
        </w:rPr>
        <w:t xml:space="preserve"> </w:t>
      </w:r>
      <w:r w:rsidRPr="00EE2C67">
        <w:rPr>
          <w:rFonts w:eastAsia="Times New Roman"/>
          <w:b/>
          <w:bCs/>
          <w:noProof/>
        </w:rPr>
        <w:t>353,</w:t>
      </w:r>
      <w:r w:rsidRPr="00EE2C67">
        <w:rPr>
          <w:rFonts w:eastAsia="Times New Roman"/>
          <w:noProof/>
        </w:rPr>
        <w:t xml:space="preserve"> (2016).</w:t>
      </w:r>
    </w:p>
    <w:p w14:paraId="07BFAE72"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6.</w:t>
      </w:r>
      <w:r w:rsidRPr="00EE2C67">
        <w:rPr>
          <w:rFonts w:eastAsia="Times New Roman"/>
          <w:noProof/>
        </w:rPr>
        <w:tab/>
        <w:t xml:space="preserve">Tong, A. H. Y. </w:t>
      </w:r>
      <w:r w:rsidRPr="00EE2C67">
        <w:rPr>
          <w:rFonts w:eastAsia="Times New Roman"/>
          <w:i/>
          <w:iCs/>
          <w:noProof/>
        </w:rPr>
        <w:t>et al.</w:t>
      </w:r>
      <w:r w:rsidRPr="00EE2C67">
        <w:rPr>
          <w:rFonts w:eastAsia="Times New Roman"/>
          <w:noProof/>
        </w:rPr>
        <w:t xml:space="preserve"> Global mapping of the yeast genetic interaction network. </w:t>
      </w:r>
      <w:r w:rsidRPr="00EE2C67">
        <w:rPr>
          <w:rFonts w:eastAsia="Times New Roman"/>
          <w:i/>
          <w:iCs/>
          <w:noProof/>
        </w:rPr>
        <w:t>Science</w:t>
      </w:r>
      <w:r w:rsidRPr="00EE2C67">
        <w:rPr>
          <w:rFonts w:eastAsia="Times New Roman"/>
          <w:noProof/>
        </w:rPr>
        <w:t xml:space="preserve"> </w:t>
      </w:r>
      <w:r w:rsidRPr="00EE2C67">
        <w:rPr>
          <w:rFonts w:eastAsia="Times New Roman"/>
          <w:b/>
          <w:bCs/>
          <w:noProof/>
        </w:rPr>
        <w:lastRenderedPageBreak/>
        <w:t>303,</w:t>
      </w:r>
      <w:r w:rsidRPr="00EE2C67">
        <w:rPr>
          <w:rFonts w:eastAsia="Times New Roman"/>
          <w:noProof/>
        </w:rPr>
        <w:t xml:space="preserve"> 808–13 (2004).</w:t>
      </w:r>
    </w:p>
    <w:p w14:paraId="5F9412D2"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7.</w:t>
      </w:r>
      <w:r w:rsidRPr="00EE2C67">
        <w:rPr>
          <w:rFonts w:eastAsia="Times New Roman"/>
          <w:noProof/>
        </w:rPr>
        <w:tab/>
        <w:t xml:space="preserve">Braberg, H. </w:t>
      </w:r>
      <w:r w:rsidRPr="00EE2C67">
        <w:rPr>
          <w:rFonts w:eastAsia="Times New Roman"/>
          <w:i/>
          <w:iCs/>
          <w:noProof/>
        </w:rPr>
        <w:t>et al.</w:t>
      </w:r>
      <w:r w:rsidRPr="00EE2C67">
        <w:rPr>
          <w:rFonts w:eastAsia="Times New Roman"/>
          <w:noProof/>
        </w:rPr>
        <w:t xml:space="preserve"> Quantitative analysis of triple-mutant genetic interactions. </w:t>
      </w:r>
      <w:r w:rsidRPr="00EE2C67">
        <w:rPr>
          <w:rFonts w:eastAsia="Times New Roman"/>
          <w:i/>
          <w:iCs/>
          <w:noProof/>
        </w:rPr>
        <w:t>Nat. Protoc.</w:t>
      </w:r>
      <w:r w:rsidRPr="00EE2C67">
        <w:rPr>
          <w:rFonts w:eastAsia="Times New Roman"/>
          <w:noProof/>
        </w:rPr>
        <w:t xml:space="preserve"> </w:t>
      </w:r>
      <w:r w:rsidRPr="00EE2C67">
        <w:rPr>
          <w:rFonts w:eastAsia="Times New Roman"/>
          <w:b/>
          <w:bCs/>
          <w:noProof/>
        </w:rPr>
        <w:t>9,</w:t>
      </w:r>
      <w:r w:rsidRPr="00EE2C67">
        <w:rPr>
          <w:rFonts w:eastAsia="Times New Roman"/>
          <w:noProof/>
        </w:rPr>
        <w:t xml:space="preserve"> 1867–81 (2014).</w:t>
      </w:r>
    </w:p>
    <w:p w14:paraId="4EA2E019"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8.</w:t>
      </w:r>
      <w:r w:rsidRPr="00EE2C67">
        <w:rPr>
          <w:rFonts w:eastAsia="Times New Roman"/>
          <w:noProof/>
        </w:rPr>
        <w:tab/>
        <w:t xml:space="preserve">Taylor, M. B., Ehrenreich, I. M., Rothstein, R., Hu, T. &amp; Mast, J. Genetic Interactions Involving Five or More Genes Contribute to a Complex Trait in Yeast. </w:t>
      </w:r>
      <w:r w:rsidRPr="00EE2C67">
        <w:rPr>
          <w:rFonts w:eastAsia="Times New Roman"/>
          <w:i/>
          <w:iCs/>
          <w:noProof/>
        </w:rPr>
        <w:t>PLoS Genet.</w:t>
      </w:r>
      <w:r w:rsidRPr="00EE2C67">
        <w:rPr>
          <w:rFonts w:eastAsia="Times New Roman"/>
          <w:noProof/>
        </w:rPr>
        <w:t xml:space="preserve"> </w:t>
      </w:r>
      <w:r w:rsidRPr="00EE2C67">
        <w:rPr>
          <w:rFonts w:eastAsia="Times New Roman"/>
          <w:b/>
          <w:bCs/>
          <w:noProof/>
        </w:rPr>
        <w:t>10,</w:t>
      </w:r>
      <w:r w:rsidRPr="00EE2C67">
        <w:rPr>
          <w:rFonts w:eastAsia="Times New Roman"/>
          <w:noProof/>
        </w:rPr>
        <w:t xml:space="preserve"> e1004324 (2014).</w:t>
      </w:r>
    </w:p>
    <w:p w14:paraId="597C08CE"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9.</w:t>
      </w:r>
      <w:r w:rsidRPr="00EE2C67">
        <w:rPr>
          <w:rFonts w:eastAsia="Times New Roman"/>
          <w:noProof/>
        </w:rPr>
        <w:tab/>
        <w:t xml:space="preserve">Beh, C. T., Cool, L., Phillips, J. &amp; Rine, J. Overlapping functions of the yeast oxysterol-binding protein homologues. </w:t>
      </w:r>
      <w:r w:rsidRPr="00EE2C67">
        <w:rPr>
          <w:rFonts w:eastAsia="Times New Roman"/>
          <w:i/>
          <w:iCs/>
          <w:noProof/>
        </w:rPr>
        <w:t>Genetics</w:t>
      </w:r>
      <w:r w:rsidRPr="00EE2C67">
        <w:rPr>
          <w:rFonts w:eastAsia="Times New Roman"/>
          <w:noProof/>
        </w:rPr>
        <w:t xml:space="preserve"> </w:t>
      </w:r>
      <w:r w:rsidRPr="00EE2C67">
        <w:rPr>
          <w:rFonts w:eastAsia="Times New Roman"/>
          <w:b/>
          <w:bCs/>
          <w:noProof/>
        </w:rPr>
        <w:t>157,</w:t>
      </w:r>
      <w:r w:rsidRPr="00EE2C67">
        <w:rPr>
          <w:rFonts w:eastAsia="Times New Roman"/>
          <w:noProof/>
        </w:rPr>
        <w:t xml:space="preserve"> 1117–40 (2001).</w:t>
      </w:r>
    </w:p>
    <w:p w14:paraId="066AABFE"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0.</w:t>
      </w:r>
      <w:r w:rsidRPr="00EE2C67">
        <w:rPr>
          <w:rFonts w:eastAsia="Times New Roman"/>
          <w:noProof/>
        </w:rPr>
        <w:tab/>
        <w:t xml:space="preserve">Wieczorke, R. </w:t>
      </w:r>
      <w:r w:rsidRPr="00EE2C67">
        <w:rPr>
          <w:rFonts w:eastAsia="Times New Roman"/>
          <w:i/>
          <w:iCs/>
          <w:noProof/>
        </w:rPr>
        <w:t>et al.</w:t>
      </w:r>
      <w:r w:rsidRPr="00EE2C67">
        <w:rPr>
          <w:rFonts w:eastAsia="Times New Roman"/>
          <w:noProof/>
        </w:rPr>
        <w:t xml:space="preserve"> Concurrent knock-out of at least 20 transporter genes is required to block uptake of hexoses in Saccharomyces cerevisiae. </w:t>
      </w:r>
      <w:r w:rsidRPr="00EE2C67">
        <w:rPr>
          <w:rFonts w:eastAsia="Times New Roman"/>
          <w:i/>
          <w:iCs/>
          <w:noProof/>
        </w:rPr>
        <w:t>FEBS Lett.</w:t>
      </w:r>
      <w:r w:rsidRPr="00EE2C67">
        <w:rPr>
          <w:rFonts w:eastAsia="Times New Roman"/>
          <w:noProof/>
        </w:rPr>
        <w:t xml:space="preserve"> </w:t>
      </w:r>
      <w:r w:rsidRPr="00EE2C67">
        <w:rPr>
          <w:rFonts w:eastAsia="Times New Roman"/>
          <w:b/>
          <w:bCs/>
          <w:noProof/>
        </w:rPr>
        <w:t>464,</w:t>
      </w:r>
      <w:r w:rsidRPr="00EE2C67">
        <w:rPr>
          <w:rFonts w:eastAsia="Times New Roman"/>
          <w:noProof/>
        </w:rPr>
        <w:t xml:space="preserve"> 123–8 (1999).</w:t>
      </w:r>
    </w:p>
    <w:p w14:paraId="4554EAFE"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1.</w:t>
      </w:r>
      <w:r w:rsidRPr="00EE2C67">
        <w:rPr>
          <w:rFonts w:eastAsia="Times New Roman"/>
          <w:noProof/>
        </w:rPr>
        <w:tab/>
        <w:t xml:space="preserve">Weinreich, D. M., Lan, Y., Wylie, C. S. &amp; Heckendorn, R. B. Should evolutionary geneticists worry about higher-order epistasis? </w:t>
      </w:r>
      <w:r w:rsidRPr="00EE2C67">
        <w:rPr>
          <w:rFonts w:eastAsia="Times New Roman"/>
          <w:i/>
          <w:iCs/>
          <w:noProof/>
        </w:rPr>
        <w:t>Curr. Opin. Genet. Dev.</w:t>
      </w:r>
      <w:r w:rsidRPr="00EE2C67">
        <w:rPr>
          <w:rFonts w:eastAsia="Times New Roman"/>
          <w:noProof/>
        </w:rPr>
        <w:t xml:space="preserve"> </w:t>
      </w:r>
      <w:r w:rsidRPr="00EE2C67">
        <w:rPr>
          <w:rFonts w:eastAsia="Times New Roman"/>
          <w:b/>
          <w:bCs/>
          <w:noProof/>
        </w:rPr>
        <w:t>23,</w:t>
      </w:r>
      <w:r w:rsidRPr="00EE2C67">
        <w:rPr>
          <w:rFonts w:eastAsia="Times New Roman"/>
          <w:noProof/>
        </w:rPr>
        <w:t xml:space="preserve"> 700–707 (2013).</w:t>
      </w:r>
    </w:p>
    <w:p w14:paraId="65C7E332"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2.</w:t>
      </w:r>
      <w:r w:rsidRPr="00EE2C67">
        <w:rPr>
          <w:rFonts w:eastAsia="Times New Roman"/>
          <w:noProof/>
        </w:rPr>
        <w:tab/>
        <w:t xml:space="preserve">Costanzo, M. </w:t>
      </w:r>
      <w:r w:rsidRPr="00EE2C67">
        <w:rPr>
          <w:rFonts w:eastAsia="Times New Roman"/>
          <w:i/>
          <w:iCs/>
          <w:noProof/>
        </w:rPr>
        <w:t>et al.</w:t>
      </w:r>
      <w:r w:rsidRPr="00EE2C67">
        <w:rPr>
          <w:rFonts w:eastAsia="Times New Roman"/>
          <w:noProof/>
        </w:rPr>
        <w:t xml:space="preserve"> The genetic landscape of a cell. </w:t>
      </w:r>
      <w:r w:rsidRPr="00EE2C67">
        <w:rPr>
          <w:rFonts w:eastAsia="Times New Roman"/>
          <w:i/>
          <w:iCs/>
          <w:noProof/>
        </w:rPr>
        <w:t>Science</w:t>
      </w:r>
      <w:r w:rsidRPr="00EE2C67">
        <w:rPr>
          <w:rFonts w:eastAsia="Times New Roman"/>
          <w:noProof/>
        </w:rPr>
        <w:t xml:space="preserve"> </w:t>
      </w:r>
      <w:r w:rsidRPr="00EE2C67">
        <w:rPr>
          <w:rFonts w:eastAsia="Times New Roman"/>
          <w:b/>
          <w:bCs/>
          <w:noProof/>
        </w:rPr>
        <w:t>327,</w:t>
      </w:r>
      <w:r w:rsidRPr="00EE2C67">
        <w:rPr>
          <w:rFonts w:eastAsia="Times New Roman"/>
          <w:noProof/>
        </w:rPr>
        <w:t xml:space="preserve"> 425–31 (2010).</w:t>
      </w:r>
    </w:p>
    <w:p w14:paraId="4063D599"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3.</w:t>
      </w:r>
      <w:r w:rsidRPr="00EE2C67">
        <w:rPr>
          <w:rFonts w:eastAsia="Times New Roman"/>
          <w:noProof/>
        </w:rPr>
        <w:tab/>
        <w:t xml:space="preserve">Bloom, J. S., Ehrenreich, I. M., Loo, W. T., Lite, T.-L. V. &amp; Kruglyak, L. Finding the sources of missing heritability in a yeast cross. </w:t>
      </w:r>
      <w:r w:rsidRPr="00EE2C67">
        <w:rPr>
          <w:rFonts w:eastAsia="Times New Roman"/>
          <w:i/>
          <w:iCs/>
          <w:noProof/>
        </w:rPr>
        <w:t>Nature</w:t>
      </w:r>
      <w:r w:rsidRPr="00EE2C67">
        <w:rPr>
          <w:rFonts w:eastAsia="Times New Roman"/>
          <w:noProof/>
        </w:rPr>
        <w:t xml:space="preserve"> </w:t>
      </w:r>
      <w:r w:rsidRPr="00EE2C67">
        <w:rPr>
          <w:rFonts w:eastAsia="Times New Roman"/>
          <w:b/>
          <w:bCs/>
          <w:noProof/>
        </w:rPr>
        <w:t>494,</w:t>
      </w:r>
      <w:r w:rsidRPr="00EE2C67">
        <w:rPr>
          <w:rFonts w:eastAsia="Times New Roman"/>
          <w:noProof/>
        </w:rPr>
        <w:t xml:space="preserve"> 234–7 (2013).</w:t>
      </w:r>
    </w:p>
    <w:p w14:paraId="51061FA7"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4.</w:t>
      </w:r>
      <w:r w:rsidRPr="00EE2C67">
        <w:rPr>
          <w:rFonts w:eastAsia="Times New Roman"/>
          <w:noProof/>
        </w:rPr>
        <w:tab/>
        <w:t xml:space="preserve">St Onge, R. P. </w:t>
      </w:r>
      <w:r w:rsidRPr="00EE2C67">
        <w:rPr>
          <w:rFonts w:eastAsia="Times New Roman"/>
          <w:i/>
          <w:iCs/>
          <w:noProof/>
        </w:rPr>
        <w:t>et al.</w:t>
      </w:r>
      <w:r w:rsidRPr="00EE2C67">
        <w:rPr>
          <w:rFonts w:eastAsia="Times New Roman"/>
          <w:noProof/>
        </w:rPr>
        <w:t xml:space="preserve"> Systematic pathway analysis using high-resolution fitness profiling of combinatorial gene deletions. </w:t>
      </w:r>
      <w:r w:rsidRPr="00EE2C67">
        <w:rPr>
          <w:rFonts w:eastAsia="Times New Roman"/>
          <w:i/>
          <w:iCs/>
          <w:noProof/>
        </w:rPr>
        <w:t>Nat. Genet.</w:t>
      </w:r>
      <w:r w:rsidRPr="00EE2C67">
        <w:rPr>
          <w:rFonts w:eastAsia="Times New Roman"/>
          <w:noProof/>
        </w:rPr>
        <w:t xml:space="preserve"> </w:t>
      </w:r>
      <w:r w:rsidRPr="00EE2C67">
        <w:rPr>
          <w:rFonts w:eastAsia="Times New Roman"/>
          <w:b/>
          <w:bCs/>
          <w:noProof/>
        </w:rPr>
        <w:t>39,</w:t>
      </w:r>
      <w:r w:rsidRPr="00EE2C67">
        <w:rPr>
          <w:rFonts w:eastAsia="Times New Roman"/>
          <w:noProof/>
        </w:rPr>
        <w:t xml:space="preserve"> 199–206 (2007).</w:t>
      </w:r>
    </w:p>
    <w:p w14:paraId="72F93809"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5.</w:t>
      </w:r>
      <w:r w:rsidRPr="00EE2C67">
        <w:rPr>
          <w:rFonts w:eastAsia="Times New Roman"/>
          <w:noProof/>
        </w:rPr>
        <w:tab/>
        <w:t xml:space="preserve">Suzuki, Y. </w:t>
      </w:r>
      <w:r w:rsidRPr="00EE2C67">
        <w:rPr>
          <w:rFonts w:eastAsia="Times New Roman"/>
          <w:i/>
          <w:iCs/>
          <w:noProof/>
        </w:rPr>
        <w:t>et al.</w:t>
      </w:r>
      <w:r w:rsidRPr="00EE2C67">
        <w:rPr>
          <w:rFonts w:eastAsia="Times New Roman"/>
          <w:noProof/>
        </w:rPr>
        <w:t xml:space="preserve"> Knocking out multigene redundancies via cycles of sexual assortment and fluorescence selection. </w:t>
      </w:r>
      <w:r w:rsidRPr="00EE2C67">
        <w:rPr>
          <w:rFonts w:eastAsia="Times New Roman"/>
          <w:i/>
          <w:iCs/>
          <w:noProof/>
        </w:rPr>
        <w:t>Nat. Methods</w:t>
      </w:r>
      <w:r w:rsidRPr="00EE2C67">
        <w:rPr>
          <w:rFonts w:eastAsia="Times New Roman"/>
          <w:noProof/>
        </w:rPr>
        <w:t xml:space="preserve"> </w:t>
      </w:r>
      <w:r w:rsidRPr="00EE2C67">
        <w:rPr>
          <w:rFonts w:eastAsia="Times New Roman"/>
          <w:b/>
          <w:bCs/>
          <w:noProof/>
        </w:rPr>
        <w:t>8,</w:t>
      </w:r>
      <w:r w:rsidRPr="00EE2C67">
        <w:rPr>
          <w:rFonts w:eastAsia="Times New Roman"/>
          <w:noProof/>
        </w:rPr>
        <w:t xml:space="preserve"> 159–64 (2011).</w:t>
      </w:r>
    </w:p>
    <w:p w14:paraId="5DE7A076"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6.</w:t>
      </w:r>
      <w:r w:rsidRPr="00EE2C67">
        <w:rPr>
          <w:rFonts w:eastAsia="Times New Roman"/>
          <w:noProof/>
        </w:rPr>
        <w:tab/>
        <w:t xml:space="preserve">Wang, H. H. </w:t>
      </w:r>
      <w:r w:rsidRPr="00EE2C67">
        <w:rPr>
          <w:rFonts w:eastAsia="Times New Roman"/>
          <w:i/>
          <w:iCs/>
          <w:noProof/>
        </w:rPr>
        <w:t>et al.</w:t>
      </w:r>
      <w:r w:rsidRPr="00EE2C67">
        <w:rPr>
          <w:rFonts w:eastAsia="Times New Roman"/>
          <w:noProof/>
        </w:rPr>
        <w:t xml:space="preserve"> Programming cells by multiplex genome engineering and accelerated evolution. </w:t>
      </w:r>
      <w:r w:rsidRPr="00EE2C67">
        <w:rPr>
          <w:rFonts w:eastAsia="Times New Roman"/>
          <w:i/>
          <w:iCs/>
          <w:noProof/>
        </w:rPr>
        <w:t>Nature</w:t>
      </w:r>
      <w:r w:rsidRPr="00EE2C67">
        <w:rPr>
          <w:rFonts w:eastAsia="Times New Roman"/>
          <w:noProof/>
        </w:rPr>
        <w:t xml:space="preserve"> </w:t>
      </w:r>
      <w:r w:rsidRPr="00EE2C67">
        <w:rPr>
          <w:rFonts w:eastAsia="Times New Roman"/>
          <w:b/>
          <w:bCs/>
          <w:noProof/>
        </w:rPr>
        <w:t>460,</w:t>
      </w:r>
      <w:r w:rsidRPr="00EE2C67">
        <w:rPr>
          <w:rFonts w:eastAsia="Times New Roman"/>
          <w:noProof/>
        </w:rPr>
        <w:t xml:space="preserve"> 894–8 (2009).</w:t>
      </w:r>
    </w:p>
    <w:p w14:paraId="1A03BDFD"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7.</w:t>
      </w:r>
      <w:r w:rsidRPr="00EE2C67">
        <w:rPr>
          <w:rFonts w:eastAsia="Times New Roman"/>
          <w:noProof/>
        </w:rPr>
        <w:tab/>
        <w:t xml:space="preserve">DiCarlo, J. E. </w:t>
      </w:r>
      <w:r w:rsidRPr="00EE2C67">
        <w:rPr>
          <w:rFonts w:eastAsia="Times New Roman"/>
          <w:i/>
          <w:iCs/>
          <w:noProof/>
        </w:rPr>
        <w:t>et al.</w:t>
      </w:r>
      <w:r w:rsidRPr="00EE2C67">
        <w:rPr>
          <w:rFonts w:eastAsia="Times New Roman"/>
          <w:noProof/>
        </w:rPr>
        <w:t xml:space="preserve"> Yeast oligo-mediated genome engineering (YOGE). </w:t>
      </w:r>
      <w:r w:rsidRPr="00EE2C67">
        <w:rPr>
          <w:rFonts w:eastAsia="Times New Roman"/>
          <w:i/>
          <w:iCs/>
          <w:noProof/>
        </w:rPr>
        <w:t>ACS Synth. Biol.</w:t>
      </w:r>
      <w:r w:rsidRPr="00EE2C67">
        <w:rPr>
          <w:rFonts w:eastAsia="Times New Roman"/>
          <w:noProof/>
        </w:rPr>
        <w:t xml:space="preserve"> </w:t>
      </w:r>
      <w:r w:rsidRPr="00EE2C67">
        <w:rPr>
          <w:rFonts w:eastAsia="Times New Roman"/>
          <w:b/>
          <w:bCs/>
          <w:noProof/>
        </w:rPr>
        <w:t>2,</w:t>
      </w:r>
      <w:r w:rsidRPr="00EE2C67">
        <w:rPr>
          <w:rFonts w:eastAsia="Times New Roman"/>
          <w:noProof/>
        </w:rPr>
        <w:t xml:space="preserve"> 741–9 (2013).</w:t>
      </w:r>
    </w:p>
    <w:p w14:paraId="1C9C54B3"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8.</w:t>
      </w:r>
      <w:r w:rsidRPr="00EE2C67">
        <w:rPr>
          <w:rFonts w:eastAsia="Times New Roman"/>
          <w:noProof/>
        </w:rPr>
        <w:tab/>
        <w:t xml:space="preserve">Zeitoun, R. I. </w:t>
      </w:r>
      <w:r w:rsidRPr="00EE2C67">
        <w:rPr>
          <w:rFonts w:eastAsia="Times New Roman"/>
          <w:i/>
          <w:iCs/>
          <w:noProof/>
        </w:rPr>
        <w:t>et al.</w:t>
      </w:r>
      <w:r w:rsidRPr="00EE2C67">
        <w:rPr>
          <w:rFonts w:eastAsia="Times New Roman"/>
          <w:noProof/>
        </w:rPr>
        <w:t xml:space="preserve"> Multiplexed tracking of combinatorial genomic mutations in engineered cell populations. </w:t>
      </w:r>
      <w:r w:rsidRPr="00EE2C67">
        <w:rPr>
          <w:rFonts w:eastAsia="Times New Roman"/>
          <w:i/>
          <w:iCs/>
          <w:noProof/>
        </w:rPr>
        <w:t>Nat. Biotechnol.</w:t>
      </w:r>
      <w:r w:rsidRPr="00EE2C67">
        <w:rPr>
          <w:rFonts w:eastAsia="Times New Roman"/>
          <w:noProof/>
        </w:rPr>
        <w:t xml:space="preserve"> </w:t>
      </w:r>
      <w:r w:rsidRPr="00EE2C67">
        <w:rPr>
          <w:rFonts w:eastAsia="Times New Roman"/>
          <w:b/>
          <w:bCs/>
          <w:noProof/>
        </w:rPr>
        <w:t>33,</w:t>
      </w:r>
      <w:r w:rsidRPr="00EE2C67">
        <w:rPr>
          <w:rFonts w:eastAsia="Times New Roman"/>
          <w:noProof/>
        </w:rPr>
        <w:t xml:space="preserve"> 631–637 (2015).</w:t>
      </w:r>
    </w:p>
    <w:p w14:paraId="346A1CF0"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19.</w:t>
      </w:r>
      <w:r w:rsidRPr="00EE2C67">
        <w:rPr>
          <w:rFonts w:eastAsia="Times New Roman"/>
          <w:noProof/>
        </w:rPr>
        <w:tab/>
        <w:t xml:space="preserve">Zeitoun, R. I., Pines, G., Grau, W. C. &amp; Gill, R. T. Quantitative Tracking of Combinatorially Engineered Populations with Multiplexed Binary Assemblies. </w:t>
      </w:r>
      <w:r w:rsidRPr="00EE2C67">
        <w:rPr>
          <w:rFonts w:eastAsia="Times New Roman"/>
          <w:i/>
          <w:iCs/>
          <w:noProof/>
        </w:rPr>
        <w:t>ACS Synth. Biol.</w:t>
      </w:r>
      <w:r w:rsidRPr="00EE2C67">
        <w:rPr>
          <w:rFonts w:eastAsia="Times New Roman"/>
          <w:noProof/>
        </w:rPr>
        <w:t xml:space="preserve"> </w:t>
      </w:r>
      <w:r w:rsidRPr="00EE2C67">
        <w:rPr>
          <w:rFonts w:eastAsia="Times New Roman"/>
          <w:b/>
          <w:bCs/>
          <w:noProof/>
        </w:rPr>
        <w:t>6,</w:t>
      </w:r>
      <w:r w:rsidRPr="00EE2C67">
        <w:rPr>
          <w:rFonts w:eastAsia="Times New Roman"/>
          <w:noProof/>
        </w:rPr>
        <w:t xml:space="preserve"> 619–627 (2017).</w:t>
      </w:r>
    </w:p>
    <w:p w14:paraId="65E4E8B8"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0.</w:t>
      </w:r>
      <w:r w:rsidRPr="00EE2C67">
        <w:rPr>
          <w:rFonts w:eastAsia="Times New Roman"/>
          <w:noProof/>
        </w:rPr>
        <w:tab/>
        <w:t xml:space="preserve">Brem, R. B. &amp; Kruglyak, L. The landscape of genetic complexity across 5,700 gene expression traits in yeast. </w:t>
      </w:r>
      <w:r w:rsidRPr="00EE2C67">
        <w:rPr>
          <w:rFonts w:eastAsia="Times New Roman"/>
          <w:i/>
          <w:iCs/>
          <w:noProof/>
        </w:rPr>
        <w:t>Proc. Natl. Acad. Sci. U. S. A.</w:t>
      </w:r>
      <w:r w:rsidRPr="00EE2C67">
        <w:rPr>
          <w:rFonts w:eastAsia="Times New Roman"/>
          <w:noProof/>
        </w:rPr>
        <w:t xml:space="preserve"> </w:t>
      </w:r>
      <w:r w:rsidRPr="00EE2C67">
        <w:rPr>
          <w:rFonts w:eastAsia="Times New Roman"/>
          <w:b/>
          <w:bCs/>
          <w:noProof/>
        </w:rPr>
        <w:t>102,</w:t>
      </w:r>
      <w:r w:rsidRPr="00EE2C67">
        <w:rPr>
          <w:rFonts w:eastAsia="Times New Roman"/>
          <w:noProof/>
        </w:rPr>
        <w:t xml:space="preserve"> 1572–7 (2005).</w:t>
      </w:r>
    </w:p>
    <w:p w14:paraId="19C0CA44"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1.</w:t>
      </w:r>
      <w:r w:rsidRPr="00EE2C67">
        <w:rPr>
          <w:rFonts w:eastAsia="Times New Roman"/>
          <w:noProof/>
        </w:rPr>
        <w:tab/>
        <w:t xml:space="preserve">Perlstein, E. O., Ruderfer, D. M., Roberts, D. C., Schreiber, S. L. &amp; Kruglyak, L. Genetic basis of individual differences in the response to small-molecule drugs in yeast. </w:t>
      </w:r>
      <w:r w:rsidRPr="00EE2C67">
        <w:rPr>
          <w:rFonts w:eastAsia="Times New Roman"/>
          <w:i/>
          <w:iCs/>
          <w:noProof/>
        </w:rPr>
        <w:t>Nat. Genet.</w:t>
      </w:r>
      <w:r w:rsidRPr="00EE2C67">
        <w:rPr>
          <w:rFonts w:eastAsia="Times New Roman"/>
          <w:noProof/>
        </w:rPr>
        <w:t xml:space="preserve"> </w:t>
      </w:r>
      <w:r w:rsidRPr="00EE2C67">
        <w:rPr>
          <w:rFonts w:eastAsia="Times New Roman"/>
          <w:b/>
          <w:bCs/>
          <w:noProof/>
        </w:rPr>
        <w:t>39,</w:t>
      </w:r>
      <w:r w:rsidRPr="00EE2C67">
        <w:rPr>
          <w:rFonts w:eastAsia="Times New Roman"/>
          <w:noProof/>
        </w:rPr>
        <w:t xml:space="preserve"> 496–502 (2007).</w:t>
      </w:r>
    </w:p>
    <w:p w14:paraId="141C4A01"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2.</w:t>
      </w:r>
      <w:r w:rsidRPr="00EE2C67">
        <w:rPr>
          <w:rFonts w:eastAsia="Times New Roman"/>
          <w:noProof/>
        </w:rPr>
        <w:tab/>
        <w:t xml:space="preserve">Lee, A. Y. </w:t>
      </w:r>
      <w:r w:rsidRPr="00EE2C67">
        <w:rPr>
          <w:rFonts w:eastAsia="Times New Roman"/>
          <w:i/>
          <w:iCs/>
          <w:noProof/>
        </w:rPr>
        <w:t>et al.</w:t>
      </w:r>
      <w:r w:rsidRPr="00EE2C67">
        <w:rPr>
          <w:rFonts w:eastAsia="Times New Roman"/>
          <w:noProof/>
        </w:rPr>
        <w:t xml:space="preserve"> Mapping the cellular response to small molecules using chemogenomic fitness signatures. </w:t>
      </w:r>
      <w:r w:rsidRPr="00EE2C67">
        <w:rPr>
          <w:rFonts w:eastAsia="Times New Roman"/>
          <w:i/>
          <w:iCs/>
          <w:noProof/>
        </w:rPr>
        <w:t>Science</w:t>
      </w:r>
      <w:r w:rsidRPr="00EE2C67">
        <w:rPr>
          <w:rFonts w:eastAsia="Times New Roman"/>
          <w:noProof/>
        </w:rPr>
        <w:t xml:space="preserve"> </w:t>
      </w:r>
      <w:r w:rsidRPr="00EE2C67">
        <w:rPr>
          <w:rFonts w:eastAsia="Times New Roman"/>
          <w:b/>
          <w:bCs/>
          <w:noProof/>
        </w:rPr>
        <w:t>344,</w:t>
      </w:r>
      <w:r w:rsidRPr="00EE2C67">
        <w:rPr>
          <w:rFonts w:eastAsia="Times New Roman"/>
          <w:noProof/>
        </w:rPr>
        <w:t xml:space="preserve"> 208–11 (2014).</w:t>
      </w:r>
    </w:p>
    <w:p w14:paraId="1C4FBDCA"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3.</w:t>
      </w:r>
      <w:r w:rsidRPr="00EE2C67">
        <w:rPr>
          <w:rFonts w:eastAsia="Times New Roman"/>
          <w:noProof/>
        </w:rPr>
        <w:tab/>
        <w:t xml:space="preserve">Smith, A. M. </w:t>
      </w:r>
      <w:r w:rsidRPr="00EE2C67">
        <w:rPr>
          <w:rFonts w:eastAsia="Times New Roman"/>
          <w:i/>
          <w:iCs/>
          <w:noProof/>
        </w:rPr>
        <w:t>et al.</w:t>
      </w:r>
      <w:r w:rsidRPr="00EE2C67">
        <w:rPr>
          <w:rFonts w:eastAsia="Times New Roman"/>
          <w:noProof/>
        </w:rPr>
        <w:t xml:space="preserve"> Quantitative phenotyping via deep barcode sequencing. </w:t>
      </w:r>
      <w:r w:rsidRPr="00EE2C67">
        <w:rPr>
          <w:rFonts w:eastAsia="Times New Roman"/>
          <w:i/>
          <w:iCs/>
          <w:noProof/>
        </w:rPr>
        <w:t>Genome Res.</w:t>
      </w:r>
      <w:r w:rsidRPr="00EE2C67">
        <w:rPr>
          <w:rFonts w:eastAsia="Times New Roman"/>
          <w:noProof/>
        </w:rPr>
        <w:t xml:space="preserve"> </w:t>
      </w:r>
      <w:r w:rsidRPr="00EE2C67">
        <w:rPr>
          <w:rFonts w:eastAsia="Times New Roman"/>
          <w:b/>
          <w:bCs/>
          <w:noProof/>
        </w:rPr>
        <w:t>19,</w:t>
      </w:r>
      <w:r w:rsidRPr="00EE2C67">
        <w:rPr>
          <w:rFonts w:eastAsia="Times New Roman"/>
          <w:noProof/>
        </w:rPr>
        <w:t xml:space="preserve"> 1836–42 (2009).</w:t>
      </w:r>
    </w:p>
    <w:p w14:paraId="3A30B56A"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4.</w:t>
      </w:r>
      <w:r w:rsidRPr="00EE2C67">
        <w:rPr>
          <w:rFonts w:eastAsia="Times New Roman"/>
          <w:noProof/>
        </w:rPr>
        <w:tab/>
        <w:t xml:space="preserve">Yan, Z. </w:t>
      </w:r>
      <w:r w:rsidRPr="00EE2C67">
        <w:rPr>
          <w:rFonts w:eastAsia="Times New Roman"/>
          <w:i/>
          <w:iCs/>
          <w:noProof/>
        </w:rPr>
        <w:t>et al.</w:t>
      </w:r>
      <w:r w:rsidRPr="00EE2C67">
        <w:rPr>
          <w:rFonts w:eastAsia="Times New Roman"/>
          <w:noProof/>
        </w:rPr>
        <w:t xml:space="preserve"> Yeast Barcoders: a chemogenomic application of a universal donor-strain collection carrying bar-code identifiers. </w:t>
      </w:r>
      <w:r w:rsidRPr="00EE2C67">
        <w:rPr>
          <w:rFonts w:eastAsia="Times New Roman"/>
          <w:i/>
          <w:iCs/>
          <w:noProof/>
        </w:rPr>
        <w:t>Nat. Methods</w:t>
      </w:r>
      <w:r w:rsidRPr="00EE2C67">
        <w:rPr>
          <w:rFonts w:eastAsia="Times New Roman"/>
          <w:noProof/>
        </w:rPr>
        <w:t xml:space="preserve"> </w:t>
      </w:r>
      <w:r w:rsidRPr="00EE2C67">
        <w:rPr>
          <w:rFonts w:eastAsia="Times New Roman"/>
          <w:b/>
          <w:bCs/>
          <w:noProof/>
        </w:rPr>
        <w:t>5,</w:t>
      </w:r>
      <w:r w:rsidRPr="00EE2C67">
        <w:rPr>
          <w:rFonts w:eastAsia="Times New Roman"/>
          <w:noProof/>
        </w:rPr>
        <w:t xml:space="preserve"> 719–725 (2008).</w:t>
      </w:r>
    </w:p>
    <w:p w14:paraId="79AC84D6"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5.</w:t>
      </w:r>
      <w:r w:rsidRPr="00EE2C67">
        <w:rPr>
          <w:rFonts w:eastAsia="Times New Roman"/>
          <w:noProof/>
        </w:rPr>
        <w:tab/>
        <w:t xml:space="preserve">Kovalchuk, A. &amp; Driessen, A. J. M. Phylogenetic analysis of fungal ABC transporters. </w:t>
      </w:r>
      <w:r w:rsidRPr="00EE2C67">
        <w:rPr>
          <w:rFonts w:eastAsia="Times New Roman"/>
          <w:i/>
          <w:iCs/>
          <w:noProof/>
        </w:rPr>
        <w:t>BMC Genomics</w:t>
      </w:r>
      <w:r w:rsidRPr="00EE2C67">
        <w:rPr>
          <w:rFonts w:eastAsia="Times New Roman"/>
          <w:noProof/>
        </w:rPr>
        <w:t xml:space="preserve"> </w:t>
      </w:r>
      <w:r w:rsidRPr="00EE2C67">
        <w:rPr>
          <w:rFonts w:eastAsia="Times New Roman"/>
          <w:b/>
          <w:bCs/>
          <w:noProof/>
        </w:rPr>
        <w:t>11,</w:t>
      </w:r>
      <w:r w:rsidRPr="00EE2C67">
        <w:rPr>
          <w:rFonts w:eastAsia="Times New Roman"/>
          <w:noProof/>
        </w:rPr>
        <w:t xml:space="preserve"> 177 (2010).</w:t>
      </w:r>
    </w:p>
    <w:p w14:paraId="6A710412"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6.</w:t>
      </w:r>
      <w:r w:rsidRPr="00EE2C67">
        <w:rPr>
          <w:rFonts w:eastAsia="Times New Roman"/>
          <w:noProof/>
        </w:rPr>
        <w:tab/>
        <w:t xml:space="preserve">Jungwirth, H. &amp; Kuchler, K. Yeast ABC transporters – a tale of sex, stress, drugs and aging. </w:t>
      </w:r>
      <w:r w:rsidRPr="00EE2C67">
        <w:rPr>
          <w:rFonts w:eastAsia="Times New Roman"/>
          <w:i/>
          <w:iCs/>
          <w:noProof/>
        </w:rPr>
        <w:t>FEBS Lett.</w:t>
      </w:r>
      <w:r w:rsidRPr="00EE2C67">
        <w:rPr>
          <w:rFonts w:eastAsia="Times New Roman"/>
          <w:noProof/>
        </w:rPr>
        <w:t xml:space="preserve"> </w:t>
      </w:r>
      <w:r w:rsidRPr="00EE2C67">
        <w:rPr>
          <w:rFonts w:eastAsia="Times New Roman"/>
          <w:b/>
          <w:bCs/>
          <w:noProof/>
        </w:rPr>
        <w:t>580,</w:t>
      </w:r>
      <w:r w:rsidRPr="00EE2C67">
        <w:rPr>
          <w:rFonts w:eastAsia="Times New Roman"/>
          <w:noProof/>
        </w:rPr>
        <w:t xml:space="preserve"> 1131–8 (2006).</w:t>
      </w:r>
    </w:p>
    <w:p w14:paraId="0CB609F9"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7.</w:t>
      </w:r>
      <w:r w:rsidRPr="00EE2C67">
        <w:rPr>
          <w:rFonts w:eastAsia="Times New Roman"/>
          <w:noProof/>
        </w:rPr>
        <w:tab/>
        <w:t xml:space="preserve">Dean, M., Rzhetsky, A. &amp; Allikmets, R. The human ATP-binding cassette (ABC) transporter superfamily. </w:t>
      </w:r>
      <w:r w:rsidRPr="00EE2C67">
        <w:rPr>
          <w:rFonts w:eastAsia="Times New Roman"/>
          <w:i/>
          <w:iCs/>
          <w:noProof/>
        </w:rPr>
        <w:t>Genome Res.</w:t>
      </w:r>
      <w:r w:rsidRPr="00EE2C67">
        <w:rPr>
          <w:rFonts w:eastAsia="Times New Roman"/>
          <w:noProof/>
        </w:rPr>
        <w:t xml:space="preserve"> </w:t>
      </w:r>
      <w:r w:rsidRPr="00EE2C67">
        <w:rPr>
          <w:rFonts w:eastAsia="Times New Roman"/>
          <w:b/>
          <w:bCs/>
          <w:noProof/>
        </w:rPr>
        <w:t>11,</w:t>
      </w:r>
      <w:r w:rsidRPr="00EE2C67">
        <w:rPr>
          <w:rFonts w:eastAsia="Times New Roman"/>
          <w:noProof/>
        </w:rPr>
        <w:t xml:space="preserve"> 1156–66 (2001).</w:t>
      </w:r>
    </w:p>
    <w:p w14:paraId="3EA94A5B"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lastRenderedPageBreak/>
        <w:t>28.</w:t>
      </w:r>
      <w:r w:rsidRPr="00EE2C67">
        <w:rPr>
          <w:rFonts w:eastAsia="Times New Roman"/>
          <w:noProof/>
        </w:rPr>
        <w:tab/>
        <w:t xml:space="preserve">Kolaczkowska, A., Kolaczkowski, M., Goffeau, A. &amp; Moye-Rowley, W. S. Compensatory activation of the multidrug transporters Pdr5p, Snq2p, and Yor1p by Pdr1p in Saccharomyces cerevisiae. </w:t>
      </w:r>
      <w:r w:rsidRPr="00EE2C67">
        <w:rPr>
          <w:rFonts w:eastAsia="Times New Roman"/>
          <w:i/>
          <w:iCs/>
          <w:noProof/>
        </w:rPr>
        <w:t>FEBS Lett.</w:t>
      </w:r>
      <w:r w:rsidRPr="00EE2C67">
        <w:rPr>
          <w:rFonts w:eastAsia="Times New Roman"/>
          <w:noProof/>
        </w:rPr>
        <w:t xml:space="preserve"> </w:t>
      </w:r>
      <w:r w:rsidRPr="00EE2C67">
        <w:rPr>
          <w:rFonts w:eastAsia="Times New Roman"/>
          <w:b/>
          <w:bCs/>
          <w:noProof/>
        </w:rPr>
        <w:t>582,</w:t>
      </w:r>
      <w:r w:rsidRPr="00EE2C67">
        <w:rPr>
          <w:rFonts w:eastAsia="Times New Roman"/>
          <w:noProof/>
        </w:rPr>
        <w:t xml:space="preserve"> 977–83 (2008).</w:t>
      </w:r>
    </w:p>
    <w:p w14:paraId="7F966809"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29.</w:t>
      </w:r>
      <w:r w:rsidRPr="00EE2C67">
        <w:rPr>
          <w:rFonts w:eastAsia="Times New Roman"/>
          <w:noProof/>
        </w:rPr>
        <w:tab/>
        <w:t xml:space="preserve">Snider, J. </w:t>
      </w:r>
      <w:r w:rsidRPr="00EE2C67">
        <w:rPr>
          <w:rFonts w:eastAsia="Times New Roman"/>
          <w:i/>
          <w:iCs/>
          <w:noProof/>
        </w:rPr>
        <w:t>et al.</w:t>
      </w:r>
      <w:r w:rsidRPr="00EE2C67">
        <w:rPr>
          <w:rFonts w:eastAsia="Times New Roman"/>
          <w:noProof/>
        </w:rPr>
        <w:t xml:space="preserve"> Mapping the functional yeast ABC transporter interactome. </w:t>
      </w:r>
      <w:r w:rsidRPr="00EE2C67">
        <w:rPr>
          <w:rFonts w:eastAsia="Times New Roman"/>
          <w:i/>
          <w:iCs/>
          <w:noProof/>
        </w:rPr>
        <w:t>Nat. Chem. Biol.</w:t>
      </w:r>
      <w:r w:rsidRPr="00EE2C67">
        <w:rPr>
          <w:rFonts w:eastAsia="Times New Roman"/>
          <w:noProof/>
        </w:rPr>
        <w:t xml:space="preserve"> </w:t>
      </w:r>
      <w:r w:rsidRPr="00EE2C67">
        <w:rPr>
          <w:rFonts w:eastAsia="Times New Roman"/>
          <w:b/>
          <w:bCs/>
          <w:noProof/>
        </w:rPr>
        <w:t>9,</w:t>
      </w:r>
      <w:r w:rsidRPr="00EE2C67">
        <w:rPr>
          <w:rFonts w:eastAsia="Times New Roman"/>
          <w:noProof/>
        </w:rPr>
        <w:t xml:space="preserve"> 565–72 (2013).</w:t>
      </w:r>
    </w:p>
    <w:p w14:paraId="48221F73"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0.</w:t>
      </w:r>
      <w:r w:rsidRPr="00EE2C67">
        <w:rPr>
          <w:rFonts w:eastAsia="Times New Roman"/>
          <w:noProof/>
        </w:rPr>
        <w:tab/>
        <w:t xml:space="preserve">Donner, M. &amp; Keppler, D. Up-regulation of basolateral multidrug resistance protein 3 (Mrp3) in cholestatic rat liver. </w:t>
      </w:r>
      <w:r w:rsidRPr="00EE2C67">
        <w:rPr>
          <w:rFonts w:eastAsia="Times New Roman"/>
          <w:i/>
          <w:iCs/>
          <w:noProof/>
        </w:rPr>
        <w:t>Hepatology</w:t>
      </w:r>
      <w:r w:rsidRPr="00EE2C67">
        <w:rPr>
          <w:rFonts w:eastAsia="Times New Roman"/>
          <w:noProof/>
        </w:rPr>
        <w:t xml:space="preserve"> </w:t>
      </w:r>
      <w:r w:rsidRPr="00EE2C67">
        <w:rPr>
          <w:rFonts w:eastAsia="Times New Roman"/>
          <w:b/>
          <w:bCs/>
          <w:noProof/>
        </w:rPr>
        <w:t>34,</w:t>
      </w:r>
      <w:r w:rsidRPr="00EE2C67">
        <w:rPr>
          <w:rFonts w:eastAsia="Times New Roman"/>
          <w:noProof/>
        </w:rPr>
        <w:t xml:space="preserve"> 351–359 (2001).</w:t>
      </w:r>
    </w:p>
    <w:p w14:paraId="601D541E"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1.</w:t>
      </w:r>
      <w:r w:rsidRPr="00EE2C67">
        <w:rPr>
          <w:rFonts w:eastAsia="Times New Roman"/>
          <w:noProof/>
        </w:rPr>
        <w:tab/>
        <w:t xml:space="preserve">König, J., Rost, D., Cui, Y. &amp; Keppler, D. Characterization of the human multidrug resistance protein isoform MRP3 localized to the basolateral hepatocyte membrane. </w:t>
      </w:r>
      <w:r w:rsidRPr="00EE2C67">
        <w:rPr>
          <w:rFonts w:eastAsia="Times New Roman"/>
          <w:i/>
          <w:iCs/>
          <w:noProof/>
        </w:rPr>
        <w:t>Hepatology</w:t>
      </w:r>
      <w:r w:rsidRPr="00EE2C67">
        <w:rPr>
          <w:rFonts w:eastAsia="Times New Roman"/>
          <w:noProof/>
        </w:rPr>
        <w:t xml:space="preserve"> </w:t>
      </w:r>
      <w:r w:rsidRPr="00EE2C67">
        <w:rPr>
          <w:rFonts w:eastAsia="Times New Roman"/>
          <w:b/>
          <w:bCs/>
          <w:noProof/>
        </w:rPr>
        <w:t>29,</w:t>
      </w:r>
      <w:r w:rsidRPr="00EE2C67">
        <w:rPr>
          <w:rFonts w:eastAsia="Times New Roman"/>
          <w:noProof/>
        </w:rPr>
        <w:t xml:space="preserve"> 1156–1163 (1999).</w:t>
      </w:r>
    </w:p>
    <w:p w14:paraId="6030FED4"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2.</w:t>
      </w:r>
      <w:r w:rsidRPr="00EE2C67">
        <w:rPr>
          <w:rFonts w:eastAsia="Times New Roman"/>
          <w:noProof/>
        </w:rPr>
        <w:tab/>
        <w:t xml:space="preserve">Huls, M. </w:t>
      </w:r>
      <w:r w:rsidRPr="00EE2C67">
        <w:rPr>
          <w:rFonts w:eastAsia="Times New Roman"/>
          <w:i/>
          <w:iCs/>
          <w:noProof/>
        </w:rPr>
        <w:t>et al.</w:t>
      </w:r>
      <w:r w:rsidRPr="00EE2C67">
        <w:rPr>
          <w:rFonts w:eastAsia="Times New Roman"/>
          <w:noProof/>
        </w:rPr>
        <w:t xml:space="preserve"> The breast cancer resistance protein transporter ABCG2 is expressed in the human kidney proximal tubule apical membrane. </w:t>
      </w:r>
      <w:r w:rsidRPr="00EE2C67">
        <w:rPr>
          <w:rFonts w:eastAsia="Times New Roman"/>
          <w:i/>
          <w:iCs/>
          <w:noProof/>
        </w:rPr>
        <w:t>Kidney Int.</w:t>
      </w:r>
      <w:r w:rsidRPr="00EE2C67">
        <w:rPr>
          <w:rFonts w:eastAsia="Times New Roman"/>
          <w:noProof/>
        </w:rPr>
        <w:t xml:space="preserve"> </w:t>
      </w:r>
      <w:r w:rsidRPr="00EE2C67">
        <w:rPr>
          <w:rFonts w:eastAsia="Times New Roman"/>
          <w:b/>
          <w:bCs/>
          <w:noProof/>
        </w:rPr>
        <w:t>73,</w:t>
      </w:r>
      <w:r w:rsidRPr="00EE2C67">
        <w:rPr>
          <w:rFonts w:eastAsia="Times New Roman"/>
          <w:noProof/>
        </w:rPr>
        <w:t xml:space="preserve"> 220–225 (2008).</w:t>
      </w:r>
    </w:p>
    <w:p w14:paraId="52ACF57D"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3.</w:t>
      </w:r>
      <w:r w:rsidRPr="00EE2C67">
        <w:rPr>
          <w:rFonts w:eastAsia="Times New Roman"/>
          <w:noProof/>
        </w:rPr>
        <w:tab/>
        <w:t xml:space="preserve">Yachie, N. </w:t>
      </w:r>
      <w:r w:rsidRPr="00EE2C67">
        <w:rPr>
          <w:rFonts w:eastAsia="Times New Roman"/>
          <w:i/>
          <w:iCs/>
          <w:noProof/>
        </w:rPr>
        <w:t>et al.</w:t>
      </w:r>
      <w:r w:rsidRPr="00EE2C67">
        <w:rPr>
          <w:rFonts w:eastAsia="Times New Roman"/>
          <w:noProof/>
        </w:rPr>
        <w:t xml:space="preserve"> Pooled-matrix protein interaction screens using Barcode Fusion Genetics. </w:t>
      </w:r>
      <w:r w:rsidRPr="00EE2C67">
        <w:rPr>
          <w:rFonts w:eastAsia="Times New Roman"/>
          <w:i/>
          <w:iCs/>
          <w:noProof/>
        </w:rPr>
        <w:t>Mol. Syst. Biol.</w:t>
      </w:r>
      <w:r w:rsidRPr="00EE2C67">
        <w:rPr>
          <w:rFonts w:eastAsia="Times New Roman"/>
          <w:noProof/>
        </w:rPr>
        <w:t xml:space="preserve"> </w:t>
      </w:r>
      <w:r w:rsidRPr="00EE2C67">
        <w:rPr>
          <w:rFonts w:eastAsia="Times New Roman"/>
          <w:b/>
          <w:bCs/>
          <w:noProof/>
        </w:rPr>
        <w:t>12,</w:t>
      </w:r>
      <w:r w:rsidRPr="00EE2C67">
        <w:rPr>
          <w:rFonts w:eastAsia="Times New Roman"/>
          <w:noProof/>
        </w:rPr>
        <w:t xml:space="preserve"> 863 (2016).</w:t>
      </w:r>
    </w:p>
    <w:p w14:paraId="50529A85"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4.</w:t>
      </w:r>
      <w:r w:rsidRPr="00EE2C67">
        <w:rPr>
          <w:rFonts w:eastAsia="Times New Roman"/>
          <w:noProof/>
        </w:rPr>
        <w:tab/>
        <w:t xml:space="preserve">Mani, R., St Onge, R. P., Hartman, J. L., Giaever, G. &amp; Roth, F. P. Defining genetic interaction. </w:t>
      </w:r>
      <w:r w:rsidRPr="00EE2C67">
        <w:rPr>
          <w:rFonts w:eastAsia="Times New Roman"/>
          <w:i/>
          <w:iCs/>
          <w:noProof/>
        </w:rPr>
        <w:t>Proc. Natl. Acad. Sci. U. S. A.</w:t>
      </w:r>
      <w:r w:rsidRPr="00EE2C67">
        <w:rPr>
          <w:rFonts w:eastAsia="Times New Roman"/>
          <w:noProof/>
        </w:rPr>
        <w:t xml:space="preserve"> </w:t>
      </w:r>
      <w:r w:rsidRPr="00EE2C67">
        <w:rPr>
          <w:rFonts w:eastAsia="Times New Roman"/>
          <w:b/>
          <w:bCs/>
          <w:noProof/>
        </w:rPr>
        <w:t>105,</w:t>
      </w:r>
      <w:r w:rsidRPr="00EE2C67">
        <w:rPr>
          <w:rFonts w:eastAsia="Times New Roman"/>
          <w:noProof/>
        </w:rPr>
        <w:t xml:space="preserve"> 3461–6 (2008).</w:t>
      </w:r>
    </w:p>
    <w:p w14:paraId="0BFEBF8E"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5.</w:t>
      </w:r>
      <w:r w:rsidRPr="00EE2C67">
        <w:rPr>
          <w:rFonts w:eastAsia="Times New Roman"/>
          <w:noProof/>
        </w:rPr>
        <w:tab/>
        <w:t xml:space="preserve">Khakhina, S. </w:t>
      </w:r>
      <w:r w:rsidRPr="00EE2C67">
        <w:rPr>
          <w:rFonts w:eastAsia="Times New Roman"/>
          <w:i/>
          <w:iCs/>
          <w:noProof/>
        </w:rPr>
        <w:t>et al.</w:t>
      </w:r>
      <w:r w:rsidRPr="00EE2C67">
        <w:rPr>
          <w:rFonts w:eastAsia="Times New Roman"/>
          <w:noProof/>
        </w:rPr>
        <w:t xml:space="preserve"> Control of Plasma Membrane Permeability by ABC Transporters. </w:t>
      </w:r>
      <w:r w:rsidRPr="00EE2C67">
        <w:rPr>
          <w:rFonts w:eastAsia="Times New Roman"/>
          <w:i/>
          <w:iCs/>
          <w:noProof/>
        </w:rPr>
        <w:t>Eukaryot. Cell</w:t>
      </w:r>
      <w:r w:rsidRPr="00EE2C67">
        <w:rPr>
          <w:rFonts w:eastAsia="Times New Roman"/>
          <w:noProof/>
        </w:rPr>
        <w:t xml:space="preserve"> </w:t>
      </w:r>
      <w:r w:rsidRPr="00EE2C67">
        <w:rPr>
          <w:rFonts w:eastAsia="Times New Roman"/>
          <w:b/>
          <w:bCs/>
          <w:noProof/>
        </w:rPr>
        <w:t>14,</w:t>
      </w:r>
      <w:r w:rsidRPr="00EE2C67">
        <w:rPr>
          <w:rFonts w:eastAsia="Times New Roman"/>
          <w:noProof/>
        </w:rPr>
        <w:t xml:space="preserve"> 442–453 (2015).</w:t>
      </w:r>
    </w:p>
    <w:p w14:paraId="470758E4"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6.</w:t>
      </w:r>
      <w:r w:rsidRPr="00EE2C67">
        <w:rPr>
          <w:rFonts w:eastAsia="Times New Roman"/>
          <w:noProof/>
        </w:rPr>
        <w:tab/>
        <w:t xml:space="preserve">Tarassov, K. </w:t>
      </w:r>
      <w:r w:rsidRPr="00EE2C67">
        <w:rPr>
          <w:rFonts w:eastAsia="Times New Roman"/>
          <w:i/>
          <w:iCs/>
          <w:noProof/>
        </w:rPr>
        <w:t>et al.</w:t>
      </w:r>
      <w:r w:rsidRPr="00EE2C67">
        <w:rPr>
          <w:rFonts w:eastAsia="Times New Roman"/>
          <w:noProof/>
        </w:rPr>
        <w:t xml:space="preserve"> An in vivo map of the yeast protein interactome. </w:t>
      </w:r>
      <w:r w:rsidRPr="00EE2C67">
        <w:rPr>
          <w:rFonts w:eastAsia="Times New Roman"/>
          <w:i/>
          <w:iCs/>
          <w:noProof/>
        </w:rPr>
        <w:t>Science</w:t>
      </w:r>
      <w:r w:rsidRPr="00EE2C67">
        <w:rPr>
          <w:rFonts w:eastAsia="Times New Roman"/>
          <w:noProof/>
        </w:rPr>
        <w:t xml:space="preserve"> </w:t>
      </w:r>
      <w:r w:rsidRPr="00EE2C67">
        <w:rPr>
          <w:rFonts w:eastAsia="Times New Roman"/>
          <w:b/>
          <w:bCs/>
          <w:noProof/>
        </w:rPr>
        <w:t>320,</w:t>
      </w:r>
      <w:r w:rsidRPr="00EE2C67">
        <w:rPr>
          <w:rFonts w:eastAsia="Times New Roman"/>
          <w:noProof/>
        </w:rPr>
        <w:t xml:space="preserve"> 1465–70 (2008).</w:t>
      </w:r>
    </w:p>
    <w:p w14:paraId="7FEA0667"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7.</w:t>
      </w:r>
      <w:r w:rsidRPr="00EE2C67">
        <w:rPr>
          <w:rFonts w:eastAsia="Times New Roman"/>
          <w:noProof/>
        </w:rPr>
        <w:tab/>
        <w:t xml:space="preserve">Schlecht, U. </w:t>
      </w:r>
      <w:r w:rsidRPr="00EE2C67">
        <w:rPr>
          <w:rFonts w:eastAsia="Times New Roman"/>
          <w:i/>
          <w:iCs/>
          <w:noProof/>
        </w:rPr>
        <w:t>et al.</w:t>
      </w:r>
      <w:r w:rsidRPr="00EE2C67">
        <w:rPr>
          <w:rFonts w:eastAsia="Times New Roman"/>
          <w:noProof/>
        </w:rPr>
        <w:t xml:space="preserve"> Multiplex assay for condition-dependent changes in protein-protein interactions. </w:t>
      </w:r>
      <w:r w:rsidRPr="00EE2C67">
        <w:rPr>
          <w:rFonts w:eastAsia="Times New Roman"/>
          <w:i/>
          <w:iCs/>
          <w:noProof/>
        </w:rPr>
        <w:t>Proc. Natl. Acad. Sci. U. S. A.</w:t>
      </w:r>
      <w:r w:rsidRPr="00EE2C67">
        <w:rPr>
          <w:rFonts w:eastAsia="Times New Roman"/>
          <w:noProof/>
        </w:rPr>
        <w:t xml:space="preserve"> </w:t>
      </w:r>
      <w:r w:rsidRPr="00EE2C67">
        <w:rPr>
          <w:rFonts w:eastAsia="Times New Roman"/>
          <w:b/>
          <w:bCs/>
          <w:noProof/>
        </w:rPr>
        <w:t>109,</w:t>
      </w:r>
      <w:r w:rsidRPr="00EE2C67">
        <w:rPr>
          <w:rFonts w:eastAsia="Times New Roman"/>
          <w:noProof/>
        </w:rPr>
        <w:t xml:space="preserve"> 9213–8 (2012).</w:t>
      </w:r>
    </w:p>
    <w:p w14:paraId="5004ACFB"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8.</w:t>
      </w:r>
      <w:r w:rsidRPr="00EE2C67">
        <w:rPr>
          <w:rFonts w:eastAsia="Times New Roman"/>
          <w:noProof/>
        </w:rPr>
        <w:tab/>
        <w:t xml:space="preserve">Ferreira-Pereira, A. </w:t>
      </w:r>
      <w:r w:rsidRPr="00EE2C67">
        <w:rPr>
          <w:rFonts w:eastAsia="Times New Roman"/>
          <w:i/>
          <w:iCs/>
          <w:noProof/>
        </w:rPr>
        <w:t>et al.</w:t>
      </w:r>
      <w:r w:rsidRPr="00EE2C67">
        <w:rPr>
          <w:rFonts w:eastAsia="Times New Roman"/>
          <w:noProof/>
        </w:rPr>
        <w:t xml:space="preserve"> Three-dimensional reconstruction of the Saccharomyces cerevisiae multidrug resistance protein Pdr5p. </w:t>
      </w:r>
      <w:r w:rsidRPr="00EE2C67">
        <w:rPr>
          <w:rFonts w:eastAsia="Times New Roman"/>
          <w:i/>
          <w:iCs/>
          <w:noProof/>
        </w:rPr>
        <w:t>J. Biol. Chem.</w:t>
      </w:r>
      <w:r w:rsidRPr="00EE2C67">
        <w:rPr>
          <w:rFonts w:eastAsia="Times New Roman"/>
          <w:noProof/>
        </w:rPr>
        <w:t xml:space="preserve"> </w:t>
      </w:r>
      <w:r w:rsidRPr="00EE2C67">
        <w:rPr>
          <w:rFonts w:eastAsia="Times New Roman"/>
          <w:b/>
          <w:bCs/>
          <w:noProof/>
        </w:rPr>
        <w:t>278,</w:t>
      </w:r>
      <w:r w:rsidRPr="00EE2C67">
        <w:rPr>
          <w:rFonts w:eastAsia="Times New Roman"/>
          <w:noProof/>
        </w:rPr>
        <w:t xml:space="preserve"> 11995–9 (2003).</w:t>
      </w:r>
    </w:p>
    <w:p w14:paraId="5E6CF3EC"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39.</w:t>
      </w:r>
      <w:r w:rsidRPr="00EE2C67">
        <w:rPr>
          <w:rFonts w:eastAsia="Times New Roman"/>
          <w:noProof/>
        </w:rPr>
        <w:tab/>
        <w:t xml:space="preserve">C. elegans Deletion Mutant Consortium. Large-Scale Screening for Targeted Knockouts in the Caenorhabditis elegans Genome. </w:t>
      </w:r>
      <w:r w:rsidRPr="00EE2C67">
        <w:rPr>
          <w:rFonts w:eastAsia="Times New Roman"/>
          <w:i/>
          <w:iCs/>
          <w:noProof/>
        </w:rPr>
        <w:t>G3 Genes,Genomes,Genetics</w:t>
      </w:r>
      <w:r w:rsidRPr="00EE2C67">
        <w:rPr>
          <w:rFonts w:eastAsia="Times New Roman"/>
          <w:noProof/>
        </w:rPr>
        <w:t xml:space="preserve"> </w:t>
      </w:r>
      <w:r w:rsidRPr="00EE2C67">
        <w:rPr>
          <w:rFonts w:eastAsia="Times New Roman"/>
          <w:b/>
          <w:bCs/>
          <w:noProof/>
        </w:rPr>
        <w:t>2,</w:t>
      </w:r>
      <w:r w:rsidRPr="00EE2C67">
        <w:rPr>
          <w:rFonts w:eastAsia="Times New Roman"/>
          <w:noProof/>
        </w:rPr>
        <w:t xml:space="preserve"> 1415–1425 (2012).</w:t>
      </w:r>
    </w:p>
    <w:p w14:paraId="14D67D4D"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0.</w:t>
      </w:r>
      <w:r w:rsidRPr="00EE2C67">
        <w:rPr>
          <w:rFonts w:eastAsia="Times New Roman"/>
          <w:noProof/>
        </w:rPr>
        <w:tab/>
        <w:t xml:space="preserve">Thompson, O. </w:t>
      </w:r>
      <w:r w:rsidRPr="00EE2C67">
        <w:rPr>
          <w:rFonts w:eastAsia="Times New Roman"/>
          <w:i/>
          <w:iCs/>
          <w:noProof/>
        </w:rPr>
        <w:t>et al.</w:t>
      </w:r>
      <w:r w:rsidRPr="00EE2C67">
        <w:rPr>
          <w:rFonts w:eastAsia="Times New Roman"/>
          <w:noProof/>
        </w:rPr>
        <w:t xml:space="preserve"> The million mutation project: A new approach to genetics in Caenorhabditis elegans. </w:t>
      </w:r>
      <w:r w:rsidRPr="00EE2C67">
        <w:rPr>
          <w:rFonts w:eastAsia="Times New Roman"/>
          <w:i/>
          <w:iCs/>
          <w:noProof/>
        </w:rPr>
        <w:t>Genome Res.</w:t>
      </w:r>
      <w:r w:rsidRPr="00EE2C67">
        <w:rPr>
          <w:rFonts w:eastAsia="Times New Roman"/>
          <w:noProof/>
        </w:rPr>
        <w:t xml:space="preserve"> </w:t>
      </w:r>
      <w:r w:rsidRPr="00EE2C67">
        <w:rPr>
          <w:rFonts w:eastAsia="Times New Roman"/>
          <w:b/>
          <w:bCs/>
          <w:noProof/>
        </w:rPr>
        <w:t>23,</w:t>
      </w:r>
      <w:r w:rsidRPr="00EE2C67">
        <w:rPr>
          <w:rFonts w:eastAsia="Times New Roman"/>
          <w:noProof/>
        </w:rPr>
        <w:t xml:space="preserve"> 1749–1762 (2013).</w:t>
      </w:r>
    </w:p>
    <w:p w14:paraId="0391C147"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1.</w:t>
      </w:r>
      <w:r w:rsidRPr="00EE2C67">
        <w:rPr>
          <w:rFonts w:eastAsia="Times New Roman"/>
          <w:noProof/>
        </w:rPr>
        <w:tab/>
        <w:t xml:space="preserve">Brockmann, M. </w:t>
      </w:r>
      <w:r w:rsidRPr="00EE2C67">
        <w:rPr>
          <w:rFonts w:eastAsia="Times New Roman"/>
          <w:i/>
          <w:iCs/>
          <w:noProof/>
        </w:rPr>
        <w:t>et al.</w:t>
      </w:r>
      <w:r w:rsidRPr="00EE2C67">
        <w:rPr>
          <w:rFonts w:eastAsia="Times New Roman"/>
          <w:noProof/>
        </w:rPr>
        <w:t xml:space="preserve"> Genetic wiring maps of single-cell protein states reveal an off-switch for GPCR signalling. </w:t>
      </w:r>
      <w:r w:rsidRPr="00EE2C67">
        <w:rPr>
          <w:rFonts w:eastAsia="Times New Roman"/>
          <w:i/>
          <w:iCs/>
          <w:noProof/>
        </w:rPr>
        <w:t>Nature</w:t>
      </w:r>
      <w:r w:rsidRPr="00EE2C67">
        <w:rPr>
          <w:rFonts w:eastAsia="Times New Roman"/>
          <w:noProof/>
        </w:rPr>
        <w:t xml:space="preserve"> </w:t>
      </w:r>
      <w:r w:rsidRPr="00EE2C67">
        <w:rPr>
          <w:rFonts w:eastAsia="Times New Roman"/>
          <w:b/>
          <w:bCs/>
          <w:noProof/>
        </w:rPr>
        <w:t>546,</w:t>
      </w:r>
      <w:r w:rsidRPr="00EE2C67">
        <w:rPr>
          <w:rFonts w:eastAsia="Times New Roman"/>
          <w:noProof/>
        </w:rPr>
        <w:t xml:space="preserve"> 307–311 (2017).</w:t>
      </w:r>
    </w:p>
    <w:p w14:paraId="09B06D27"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2.</w:t>
      </w:r>
      <w:r w:rsidRPr="00EE2C67">
        <w:rPr>
          <w:rFonts w:eastAsia="Times New Roman"/>
          <w:noProof/>
        </w:rPr>
        <w:tab/>
        <w:t xml:space="preserve">Emanuel, G., Moffitt, J. R. &amp; Zhuang, X. High-throughput, image-based screening of genetic variant libraries. </w:t>
      </w:r>
      <w:r w:rsidRPr="00EE2C67">
        <w:rPr>
          <w:rFonts w:eastAsia="Times New Roman"/>
          <w:i/>
          <w:iCs/>
          <w:noProof/>
        </w:rPr>
        <w:t>bioRxiv</w:t>
      </w:r>
      <w:r w:rsidRPr="00EE2C67">
        <w:rPr>
          <w:rFonts w:eastAsia="Times New Roman"/>
          <w:noProof/>
        </w:rPr>
        <w:t xml:space="preserve"> (2017).</w:t>
      </w:r>
    </w:p>
    <w:p w14:paraId="50583906"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3.</w:t>
      </w:r>
      <w:r w:rsidRPr="00EE2C67">
        <w:rPr>
          <w:rFonts w:eastAsia="Times New Roman"/>
          <w:noProof/>
        </w:rPr>
        <w:tab/>
        <w:t xml:space="preserve">Gibson, D. G. </w:t>
      </w:r>
      <w:r w:rsidRPr="00EE2C67">
        <w:rPr>
          <w:rFonts w:eastAsia="Times New Roman"/>
          <w:i/>
          <w:iCs/>
          <w:noProof/>
        </w:rPr>
        <w:t>et al.</w:t>
      </w:r>
      <w:r w:rsidRPr="00EE2C67">
        <w:rPr>
          <w:rFonts w:eastAsia="Times New Roman"/>
          <w:noProof/>
        </w:rPr>
        <w:t xml:space="preserve"> Enzymatic assembly of DNA molecules up to several hundred kilobases. </w:t>
      </w:r>
      <w:r w:rsidRPr="00EE2C67">
        <w:rPr>
          <w:rFonts w:eastAsia="Times New Roman"/>
          <w:i/>
          <w:iCs/>
          <w:noProof/>
        </w:rPr>
        <w:t>Nat. Methods</w:t>
      </w:r>
      <w:r w:rsidRPr="00EE2C67">
        <w:rPr>
          <w:rFonts w:eastAsia="Times New Roman"/>
          <w:noProof/>
        </w:rPr>
        <w:t xml:space="preserve"> </w:t>
      </w:r>
      <w:r w:rsidRPr="00EE2C67">
        <w:rPr>
          <w:rFonts w:eastAsia="Times New Roman"/>
          <w:b/>
          <w:bCs/>
          <w:noProof/>
        </w:rPr>
        <w:t>6,</w:t>
      </w:r>
      <w:r w:rsidRPr="00EE2C67">
        <w:rPr>
          <w:rFonts w:eastAsia="Times New Roman"/>
          <w:noProof/>
        </w:rPr>
        <w:t xml:space="preserve"> 343–5 (2009).</w:t>
      </w:r>
    </w:p>
    <w:p w14:paraId="63907C6F"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4.</w:t>
      </w:r>
      <w:r w:rsidRPr="00EE2C67">
        <w:rPr>
          <w:rFonts w:eastAsia="Times New Roman"/>
          <w:noProof/>
        </w:rPr>
        <w:tab/>
        <w:t xml:space="preserve">Gietz, R. D. &amp; Schiestl, R. H. High-efficiency yeast transformation using the LiAc/SS carrier DNA/PEG method. </w:t>
      </w:r>
      <w:r w:rsidRPr="00EE2C67">
        <w:rPr>
          <w:rFonts w:eastAsia="Times New Roman"/>
          <w:i/>
          <w:iCs/>
          <w:noProof/>
        </w:rPr>
        <w:t>Nat. Protoc.</w:t>
      </w:r>
      <w:r w:rsidRPr="00EE2C67">
        <w:rPr>
          <w:rFonts w:eastAsia="Times New Roman"/>
          <w:noProof/>
        </w:rPr>
        <w:t xml:space="preserve"> </w:t>
      </w:r>
      <w:r w:rsidRPr="00EE2C67">
        <w:rPr>
          <w:rFonts w:eastAsia="Times New Roman"/>
          <w:b/>
          <w:bCs/>
          <w:noProof/>
        </w:rPr>
        <w:t>2,</w:t>
      </w:r>
      <w:r w:rsidRPr="00EE2C67">
        <w:rPr>
          <w:rFonts w:eastAsia="Times New Roman"/>
          <w:noProof/>
        </w:rPr>
        <w:t xml:space="preserve"> 31–34 (2007).</w:t>
      </w:r>
    </w:p>
    <w:p w14:paraId="3902A5B0" w14:textId="77777777" w:rsidR="00EE2C67" w:rsidRPr="00EE2C67" w:rsidRDefault="00EE2C67" w:rsidP="00EE2C67">
      <w:pPr>
        <w:widowControl w:val="0"/>
        <w:autoSpaceDE w:val="0"/>
        <w:autoSpaceDN w:val="0"/>
        <w:adjustRightInd w:val="0"/>
        <w:ind w:left="640" w:hanging="640"/>
        <w:rPr>
          <w:rFonts w:eastAsia="Times New Roman"/>
          <w:noProof/>
        </w:rPr>
      </w:pPr>
      <w:r w:rsidRPr="00EE2C67">
        <w:rPr>
          <w:rFonts w:eastAsia="Times New Roman"/>
          <w:noProof/>
        </w:rPr>
        <w:t>45.</w:t>
      </w:r>
      <w:r w:rsidRPr="00EE2C67">
        <w:rPr>
          <w:rFonts w:eastAsia="Times New Roman"/>
          <w:noProof/>
        </w:rPr>
        <w:tab/>
        <w:t xml:space="preserve">Proctor, M. </w:t>
      </w:r>
      <w:r w:rsidRPr="00EE2C67">
        <w:rPr>
          <w:rFonts w:eastAsia="Times New Roman"/>
          <w:i/>
          <w:iCs/>
          <w:noProof/>
        </w:rPr>
        <w:t>et al.</w:t>
      </w:r>
      <w:r w:rsidRPr="00EE2C67">
        <w:rPr>
          <w:rFonts w:eastAsia="Times New Roman"/>
          <w:noProof/>
        </w:rPr>
        <w:t xml:space="preserve"> in 239–269 (Humana Press, 2011). doi:10.1007/978-1-61779-173-4_15</w:t>
      </w:r>
    </w:p>
    <w:p w14:paraId="359B11FA" w14:textId="77777777" w:rsidR="00EE2C67" w:rsidRPr="00EE2C67" w:rsidRDefault="00EE2C67" w:rsidP="00EE2C67">
      <w:pPr>
        <w:widowControl w:val="0"/>
        <w:autoSpaceDE w:val="0"/>
        <w:autoSpaceDN w:val="0"/>
        <w:adjustRightInd w:val="0"/>
        <w:ind w:left="640" w:hanging="640"/>
        <w:rPr>
          <w:noProof/>
        </w:rPr>
      </w:pPr>
      <w:r w:rsidRPr="00EE2C67">
        <w:rPr>
          <w:rFonts w:eastAsia="Times New Roman"/>
          <w:noProof/>
        </w:rPr>
        <w:t>46.</w:t>
      </w:r>
      <w:r w:rsidRPr="00EE2C67">
        <w:rPr>
          <w:rFonts w:eastAsia="Times New Roman"/>
          <w:noProof/>
        </w:rPr>
        <w:tab/>
        <w:t xml:space="preserve">Snider, J. </w:t>
      </w:r>
      <w:r w:rsidRPr="00EE2C67">
        <w:rPr>
          <w:rFonts w:eastAsia="Times New Roman"/>
          <w:i/>
          <w:iCs/>
          <w:noProof/>
        </w:rPr>
        <w:t>et al.</w:t>
      </w:r>
      <w:r w:rsidRPr="00EE2C67">
        <w:rPr>
          <w:rFonts w:eastAsia="Times New Roman"/>
          <w:noProof/>
        </w:rPr>
        <w:t xml:space="preserve"> Detecting interactions with membrane proteins using a membrane two-hybrid assay in yeast. </w:t>
      </w:r>
      <w:r w:rsidRPr="00EE2C67">
        <w:rPr>
          <w:rFonts w:eastAsia="Times New Roman"/>
          <w:i/>
          <w:iCs/>
          <w:noProof/>
        </w:rPr>
        <w:t>Nat. Protoc.</w:t>
      </w:r>
      <w:r w:rsidRPr="00EE2C67">
        <w:rPr>
          <w:rFonts w:eastAsia="Times New Roman"/>
          <w:noProof/>
        </w:rPr>
        <w:t xml:space="preserve"> </w:t>
      </w:r>
      <w:r w:rsidRPr="00EE2C67">
        <w:rPr>
          <w:rFonts w:eastAsia="Times New Roman"/>
          <w:b/>
          <w:bCs/>
          <w:noProof/>
        </w:rPr>
        <w:t>5,</w:t>
      </w:r>
      <w:r w:rsidRPr="00EE2C67">
        <w:rPr>
          <w:rFonts w:eastAsia="Times New Roman"/>
          <w:noProof/>
        </w:rPr>
        <w:t xml:space="preserve"> 1281–1293 (2010).</w:t>
      </w:r>
    </w:p>
    <w:p w14:paraId="5E7D0454" w14:textId="6D637E9E" w:rsidR="001F052C" w:rsidRPr="00233F15" w:rsidRDefault="00C1486D" w:rsidP="00EE2C67">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109B91A2"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 xml:space="preserve">by the </w:t>
      </w:r>
      <w:r w:rsidR="00961BDD">
        <w:lastRenderedPageBreak/>
        <w:t>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EE2C67">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3&lt;/sup&gt;", "plainTextFormattedCitation" : "33", "previouslyFormattedCitation" : "&lt;sup&gt;33&lt;/sup&gt;" }, "properties" : { "noteIndex" : 0 }, "schema" : "https://github.com/citation-style-language/schema/raw/master/csl-citation.json" }</w:instrText>
      </w:r>
      <w:r w:rsidR="00323193" w:rsidRPr="00233F15">
        <w:fldChar w:fldCharType="separate"/>
      </w:r>
      <w:r w:rsidR="00445194" w:rsidRPr="00445194">
        <w:rPr>
          <w:noProof/>
          <w:vertAlign w:val="superscript"/>
        </w:rPr>
        <w:t>3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w:t>
      </w:r>
      <w:r w:rsidR="007C4A24">
        <w:lastRenderedPageBreak/>
        <w:t xml:space="preserve">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4E1F80E4"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evidence that multiple transporters are responsible for resistance to a d</w:t>
      </w:r>
      <w:r w:rsidR="00CF1FF5">
        <w:t>rug.   Data S8 lists the</w:t>
      </w:r>
      <w:r w:rsidRPr="00DA75F4">
        <w:t xml:space="preserve"> </w:t>
      </w:r>
      <w:r w:rsidR="0046369C">
        <w:t xml:space="preserve">genetic </w:t>
      </w:r>
      <w:r w:rsidRPr="00DA75F4">
        <w:t>evidence for each relationship.</w:t>
      </w:r>
    </w:p>
    <w:p w14:paraId="74347BD8" w14:textId="1AA91D04"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The TWAS21230902 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0F4EB037"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3F409E">
        <w:rPr>
          <w:color w:val="000000" w:themeColor="text1"/>
        </w:rPr>
        <w:t>trations labelled on the x-axis.</w:t>
      </w:r>
      <w:r w:rsidR="005A78CA">
        <w:rPr>
          <w:color w:val="000000" w:themeColor="text1"/>
        </w:rPr>
        <w:t xml:space="preserve"> </w:t>
      </w:r>
      <w:r w:rsidR="003F409E">
        <w:rPr>
          <w:color w:val="000000" w:themeColor="text1"/>
        </w:rPr>
        <w:t>Resistance</w:t>
      </w:r>
      <w:r w:rsidR="005A78CA">
        <w:rPr>
          <w:color w:val="000000" w:themeColor="text1"/>
        </w:rPr>
        <w:t xml:space="preserve"> at</w:t>
      </w:r>
      <w:r w:rsidR="003F409E">
        <w:rPr>
          <w:color w:val="000000" w:themeColor="text1"/>
        </w:rPr>
        <w:t xml:space="preserve"> concentrations in between those which are labelled</w:t>
      </w:r>
      <w:r w:rsidR="005A78CA">
        <w:rPr>
          <w:color w:val="000000" w:themeColor="text1"/>
        </w:rPr>
        <w:t xml:space="preserve"> </w:t>
      </w:r>
      <w:r w:rsidR="00DA04F7">
        <w:rPr>
          <w:color w:val="000000" w:themeColor="text1"/>
        </w:rPr>
        <w:t>are</w:t>
      </w:r>
      <w:r w:rsidR="005A78CA">
        <w:rPr>
          <w:color w:val="000000" w:themeColor="text1"/>
        </w:rPr>
        <w:t xml:space="preserve"> linearly interpola</w:t>
      </w:r>
      <w:r w:rsidR="00824272">
        <w:rPr>
          <w:color w:val="000000" w:themeColor="text1"/>
        </w:rPr>
        <w:t>ted.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1ADB8EAA"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7C422925" w:rsidR="00EE2C67" w:rsidRDefault="00E07DAD" w:rsidP="00224FCB">
      <w:pPr>
        <w:rPr>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EE2C67">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9,36&lt;/sup&gt;", "plainTextFormattedCitation" : "29,36", "previouslyFormattedCitation" : "&lt;sup&gt;29&lt;/sup&gt;" }, "properties" : { "noteIndex" : 0 }, "schema" : "https://github.com/citation-style-language/schema/raw/master/csl-citation.json" }</w:instrText>
      </w:r>
      <w:r w:rsidR="005D6C8D">
        <w:rPr>
          <w:color w:val="000000" w:themeColor="text1"/>
        </w:rPr>
        <w:fldChar w:fldCharType="separate"/>
      </w:r>
      <w:r w:rsidR="00EE2C67" w:rsidRPr="00EE2C67">
        <w:rPr>
          <w:noProof/>
          <w:color w:val="000000" w:themeColor="text1"/>
          <w:vertAlign w:val="superscript"/>
        </w:rPr>
        <w:t>29,36</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 xml:space="preserve">Pdr5-Pdr5, and Pdr5-Yor1 interactions using MYTH.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682F2029" w14:textId="0A899450" w:rsidR="00602736" w:rsidRPr="007A4005"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s amplified from pIS420, adding the US2 and DS1 sites.  A second PCR r</w:t>
      </w:r>
      <w:r w:rsidR="007176A9">
        <w:t>eaction</w:t>
      </w:r>
      <w:r w:rsidR="0088474E">
        <w:t xml:space="preserve"> adds</w:t>
      </w:r>
      <w:r w:rsidR="00602736">
        <w:t xml:space="preserve"> 25 random base pairs as the UP and DN </w:t>
      </w:r>
      <w:r w:rsidR="007176A9">
        <w:t>t</w:t>
      </w:r>
      <w:r w:rsidR="00602736">
        <w:t xml:space="preserve">ags, as well as the US1 and DS2 regions.  </w:t>
      </w:r>
      <w:r w:rsidR="0088474E">
        <w:t>A third reaction then adds</w:t>
      </w:r>
      <w:r w:rsidR="005B1485">
        <w:t xml:space="preserve"> LoxP/Lox2272 sites, and homology to the pSH47 SacI site.</w:t>
      </w:r>
    </w:p>
    <w:p w14:paraId="5A8EDE35" w14:textId="5EB2973D" w:rsidR="00212AC7" w:rsidRPr="007A4005" w:rsidRDefault="00212AC7" w:rsidP="00224FCB">
      <w:pPr>
        <w:jc w:val="both"/>
      </w:pPr>
      <w:r>
        <w:rPr>
          <w:b/>
        </w:rPr>
        <w:t>B</w:t>
      </w:r>
      <w:r>
        <w:rPr>
          <w:b/>
        </w:rPr>
        <w:tab/>
      </w:r>
      <w:r w:rsidR="005B1485">
        <w:t>Transformi</w:t>
      </w:r>
      <w:r w:rsidR="00BB4B3D">
        <w:t>ng a pool of barcoder parents.  RY0148 containing a LoxP-URA3-Lox2272 site is co-transformed with the barcoder cassette and SacI-digested pSH47 to allow for in yeast assembly.</w:t>
      </w:r>
      <w:r w:rsidR="00FC1173">
        <w:t xml:space="preserve">  Transformants are selected by growth</w:t>
      </w:r>
      <w:r w:rsidR="00BB4B3D">
        <w:t xml:space="preserve"> in YPG +Hyg </w:t>
      </w:r>
      <w:r w:rsidR="00FC1173">
        <w:t xml:space="preserve">for 3 days </w:t>
      </w:r>
      <w:r w:rsidR="00BB4B3D">
        <w:t xml:space="preserve">to allow selection of </w:t>
      </w:r>
      <w:r w:rsidR="00FC1173">
        <w:lastRenderedPageBreak/>
        <w:t>successful in yeast assembly</w:t>
      </w:r>
      <w:r w:rsidR="00BB4B3D">
        <w:t xml:space="preserve"> as well as induction of Cre to allow recombination and replacement of URA3 with the barcoder cassette.  Loss of URA3 is selected by further growth in 5-FOA.</w:t>
      </w:r>
    </w:p>
    <w:p w14:paraId="55121FBE" w14:textId="77777777" w:rsidR="00DE7002" w:rsidRPr="00233F15" w:rsidRDefault="00DE7002" w:rsidP="00224FCB"/>
    <w:p w14:paraId="261C380D" w14:textId="12F90023"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224FCB">
      <w:pPr>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2DAD7825"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Pr="00233F15">
        <w:t xml:space="preserve"> 0.05) are indicated in grey.</w:t>
      </w:r>
    </w:p>
    <w:p w14:paraId="74C0975A" w14:textId="77FA6EA6" w:rsidR="006302A0" w:rsidRPr="00233F15"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DF298A0" w:rsidR="00B254FB" w:rsidRPr="00B254FB" w:rsidRDefault="00B254FB" w:rsidP="00224FCB">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64C31E93" w:rsidR="00446A27" w:rsidRPr="00233F15" w:rsidRDefault="00EA4C9F" w:rsidP="00224FCB">
      <w:pPr>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765500F5"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Each</w:t>
      </w:r>
      <w:r w:rsidR="00A80B8C">
        <w:t xml:space="preserve"> graph is centered by the 6-gene wildtype group, with outward extensions adding cumulative knockouts.  Each section is coloured by the average resistance of the corresponding 6-gene group relative to the 6-</w:t>
      </w:r>
      <w:r w:rsidR="00A80B8C">
        <w:lastRenderedPageBreak/>
        <w:t>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r w:rsidR="009F546D">
        <w:t>.</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34"/>
      <w:r>
        <w:rPr>
          <w:b/>
        </w:rPr>
        <w:t xml:space="preserve">Figure </w:t>
      </w:r>
      <w:r w:rsidR="007E2236">
        <w:rPr>
          <w:b/>
        </w:rPr>
        <w:t>S9</w:t>
      </w:r>
      <w:r w:rsidR="00E6797C" w:rsidRPr="00233F15">
        <w:rPr>
          <w:b/>
        </w:rPr>
        <w:t xml:space="preserve">.  </w:t>
      </w:r>
      <w:commentRangeEnd w:id="34"/>
      <w:r w:rsidR="003625E5">
        <w:rPr>
          <w:rStyle w:val="CommentReference"/>
          <w:rFonts w:asciiTheme="minorHAnsi" w:hAnsiTheme="minorHAnsi" w:cstheme="minorBidi"/>
        </w:rPr>
        <w:commentReference w:id="34"/>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4EA0C093" w14:textId="2845E9EA" w:rsidR="002B2AF9"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r w:rsidR="00C627CC">
        <w:rPr>
          <w:color w:val="000000" w:themeColor="text1"/>
        </w:rPr>
        <w:t xml:space="preserve">  </w:t>
      </w:r>
      <w:r w:rsidR="0042069B">
        <w:rPr>
          <w:color w:val="000000" w:themeColor="text1"/>
        </w:rPr>
        <w:t xml:space="preserve">Resistance of </w:t>
      </w:r>
      <w:r w:rsidR="00C627CC" w:rsidRPr="003643C4">
        <w:rPr>
          <w:color w:val="000000" w:themeColor="text1"/>
        </w:rPr>
        <w:t xml:space="preserve"> </w:t>
      </w:r>
      <w:r w:rsidR="0004126E">
        <w:rPr>
          <w:color w:val="000000" w:themeColor="text1"/>
        </w:rPr>
        <w:t>individual strains containing each of 32 knockout combinat</w:t>
      </w:r>
      <w:r w:rsidR="0004126E">
        <w:rPr>
          <w:color w:val="000000" w:themeColor="text1"/>
        </w:rPr>
        <w:t>ions at</w:t>
      </w:r>
      <w:r w:rsidR="0004126E">
        <w:rPr>
          <w:color w:val="000000" w:themeColor="text1"/>
        </w:rPr>
        <w:t xml:space="preserve">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t>
      </w:r>
      <w:r w:rsidR="0004126E">
        <w:rPr>
          <w:color w:val="000000" w:themeColor="text1"/>
        </w:rPr>
        <w:t xml:space="preserve">was measured and compared to </w:t>
      </w:r>
      <w:r w:rsidR="0004126E">
        <w:rPr>
          <w:color w:val="000000" w:themeColor="text1"/>
        </w:rPr>
        <w:t xml:space="preserve">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resistance</w:t>
      </w:r>
      <w:r w:rsidR="00E95B98">
        <w:rPr>
          <w:color w:val="000000" w:themeColor="text1"/>
        </w:rPr>
        <w:t xml:space="preserv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2B568150" w14:textId="44C0E89A" w:rsidR="005C1B69"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r w:rsidR="00743BEC">
        <w:rPr>
          <w:bCs/>
          <w:iCs/>
          <w:color w:val="000000" w:themeColor="text1"/>
        </w:rPr>
        <w:t xml:space="preserve">   </w:t>
      </w:r>
      <w:r w:rsidR="005C1B69" w:rsidRPr="005C1B69">
        <w:rPr>
          <w:bCs/>
          <w:i/>
          <w:iCs/>
          <w:color w:val="000000" w:themeColor="text1"/>
        </w:rPr>
        <w:t>PDR5</w:t>
      </w:r>
      <w:r w:rsidR="005C1B69" w:rsidRPr="00976F03">
        <w:rPr>
          <w:bCs/>
          <w:iCs/>
          <w:color w:val="000000" w:themeColor="text1"/>
        </w:rPr>
        <w:t xml:space="preserve">, </w:t>
      </w:r>
      <w:r w:rsidR="005C1B69" w:rsidRPr="005C1B69">
        <w:rPr>
          <w:bCs/>
          <w:i/>
          <w:iCs/>
          <w:color w:val="000000" w:themeColor="text1"/>
        </w:rPr>
        <w:t>YOR1</w:t>
      </w:r>
      <w:r w:rsidR="005C1B69" w:rsidRPr="00976F03">
        <w:rPr>
          <w:bCs/>
          <w:iCs/>
          <w:color w:val="000000" w:themeColor="text1"/>
        </w:rPr>
        <w:t xml:space="preserve">, and </w:t>
      </w:r>
      <w:r w:rsidR="005C1B69" w:rsidRPr="005C1B69">
        <w:rPr>
          <w:bCs/>
          <w:i/>
          <w:iCs/>
          <w:color w:val="000000" w:themeColor="text1"/>
        </w:rPr>
        <w:t>SNQ2</w:t>
      </w:r>
      <w:r w:rsidR="005C1B69" w:rsidRPr="00976F03">
        <w:rPr>
          <w:bCs/>
          <w:iCs/>
          <w:color w:val="000000" w:themeColor="text1"/>
        </w:rPr>
        <w:t xml:space="preserve"> </w:t>
      </w:r>
      <w:r w:rsidR="005C1B69" w:rsidRPr="00652936">
        <w:t>MAT</w:t>
      </w:r>
      <w:r w:rsidR="005C1B69" w:rsidRPr="00652936">
        <w:rPr>
          <w:b/>
        </w:rPr>
        <w:t>a</w:t>
      </w:r>
      <w:r w:rsidR="005C1B69">
        <w:t xml:space="preserve"> (mDHFR-</w:t>
      </w:r>
      <w:r w:rsidR="005C1B69" w:rsidRPr="00B44B74">
        <w:t>F[1,2]</w:t>
      </w:r>
      <w:r w:rsidR="005C1B69">
        <w:t>-NatMX</w:t>
      </w:r>
      <w:r w:rsidR="005C1B69" w:rsidRPr="00B44B74">
        <w:t xml:space="preserve"> fusions) and </w:t>
      </w:r>
      <w:r w:rsidR="005C1B69" w:rsidRPr="00652936">
        <w:t>MAT</w:t>
      </w:r>
      <w:r w:rsidR="005C1B69" w:rsidRPr="00652936">
        <w:rPr>
          <w:b/>
        </w:rPr>
        <w:t>α</w:t>
      </w:r>
      <w:r w:rsidR="005C1B69">
        <w:t xml:space="preserve"> (mDHFR-</w:t>
      </w:r>
      <w:r w:rsidR="005C1B69" w:rsidRPr="00B44B74">
        <w:t>F[3]</w:t>
      </w:r>
      <w:r w:rsidR="005C1B69">
        <w:t>-HphMX</w:t>
      </w:r>
      <w:r w:rsidR="005C1B69" w:rsidRPr="00B44B74">
        <w:t xml:space="preserve"> fusions) </w:t>
      </w:r>
      <w:r w:rsidR="005C1B69">
        <w:t xml:space="preserve">PCA </w:t>
      </w:r>
      <w:r w:rsidR="005C1B69" w:rsidRPr="00B44B74">
        <w:t>strains</w:t>
      </w:r>
      <w:r w:rsidR="005C1B69">
        <w:t xml:space="preserve"> were obtained from a previous genome-wide screen</w:t>
      </w:r>
      <w:r w:rsidR="005C1B69">
        <w:fldChar w:fldCharType="begin" w:fldLock="1"/>
      </w:r>
      <w:r w:rsidR="005C1B69">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6&lt;/sup&gt;", "plainTextFormattedCitation" : "36", "previouslyFormattedCitation" : "&lt;sup&gt;36&lt;/sup&gt;" }, "properties" : { "noteIndex" : 0 }, "schema" : "https://github.com/citation-style-language/schema/raw/master/csl-citation.json" }</w:instrText>
      </w:r>
      <w:r w:rsidR="005C1B69">
        <w:fldChar w:fldCharType="separate"/>
      </w:r>
      <w:r w:rsidR="005C1B69" w:rsidRPr="00445194">
        <w:rPr>
          <w:noProof/>
          <w:vertAlign w:val="superscript"/>
        </w:rPr>
        <w:t>36</w:t>
      </w:r>
      <w:r w:rsidR="005C1B69">
        <w:fldChar w:fldCharType="end"/>
      </w:r>
      <w:r w:rsidR="005C1B69">
        <w:t xml:space="preserve">.  </w:t>
      </w:r>
      <w:r w:rsidR="00C92A87">
        <w:t>Strains were</w:t>
      </w:r>
      <w:r w:rsidR="00C92A87">
        <w:t xml:space="preserv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bookmarkStart w:id="35" w:name="_GoBack"/>
      <w:bookmarkEnd w:id="35"/>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w:t>
      </w:r>
      <w:r w:rsidR="00364FDB">
        <w:rPr>
          <w:bCs/>
          <w:iCs/>
          <w:color w:val="000000" w:themeColor="text1"/>
        </w:rPr>
        <w:t xml:space="preserve"> fragments</w:t>
      </w:r>
      <w:r w:rsidR="00364FDB">
        <w:rPr>
          <w:bCs/>
          <w:iCs/>
          <w:color w:val="000000" w:themeColor="text1"/>
        </w:rPr>
        <w:t xml:space="preserve">.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sidR="005C1B69">
        <w:rPr>
          <w:bCs/>
          <w:iCs/>
          <w:color w:val="000000" w:themeColor="text1"/>
        </w:rPr>
        <w:t xml:space="preserve"> Strains </w:t>
      </w:r>
      <w:r w:rsidR="00F37EFE">
        <w:rPr>
          <w:bCs/>
          <w:iCs/>
          <w:color w:val="000000" w:themeColor="text1"/>
        </w:rPr>
        <w:t>were grown for 3 days</w:t>
      </w:r>
      <w:r w:rsidR="005C1B69">
        <w:rPr>
          <w:bCs/>
          <w:iCs/>
          <w:color w:val="000000" w:themeColor="text1"/>
        </w:rPr>
        <w:t xml:space="preserve"> at 30</w:t>
      </w:r>
      <w:r w:rsidR="005C1B69" w:rsidRPr="00A5762E">
        <w:t>°C</w:t>
      </w:r>
      <w:r w:rsidR="0025641F">
        <w:t>.</w:t>
      </w:r>
    </w:p>
    <w:p w14:paraId="30ABA5E4" w14:textId="77777777" w:rsidR="005C1B69" w:rsidRDefault="005C1B69" w:rsidP="00746120">
      <w:pPr>
        <w:rPr>
          <w:bCs/>
          <w:iCs/>
          <w:color w:val="000000" w:themeColor="text1"/>
        </w:rPr>
      </w:pPr>
    </w:p>
    <w:p w14:paraId="5FD6A40C" w14:textId="20B8E71C" w:rsidR="0092493A" w:rsidRPr="003643C4"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Pr="003643C4">
        <w:rPr>
          <w:bCs/>
          <w:iCs/>
          <w:color w:val="000000" w:themeColor="text1"/>
        </w:rPr>
        <w:t xml:space="preserve"> Measuring all </w:t>
      </w:r>
      <w:r w:rsidR="00C52FFD">
        <w:rPr>
          <w:bCs/>
          <w:iCs/>
          <w:color w:val="000000" w:themeColor="text1"/>
        </w:rPr>
        <w:t xml:space="preserve">protein-protein </w:t>
      </w:r>
      <w:r w:rsidRPr="003643C4">
        <w:rPr>
          <w:bCs/>
          <w:iCs/>
          <w:color w:val="000000" w:themeColor="text1"/>
        </w:rPr>
        <w:t>interactions of Pdr5 with Snq2, and Yor1 using MYTH.</w:t>
      </w:r>
    </w:p>
    <w:p w14:paraId="65F6CDB3" w14:textId="71E61316" w:rsidR="00E6797C" w:rsidRPr="00FB2B86" w:rsidRDefault="0092493A" w:rsidP="00FB2B86">
      <w:pPr>
        <w:widowControl w:val="0"/>
        <w:autoSpaceDE w:val="0"/>
        <w:autoSpaceDN w:val="0"/>
        <w:adjustRightInd w:val="0"/>
        <w:rPr>
          <w:b/>
          <w:bCs/>
          <w:iCs/>
          <w:color w:val="000000" w:themeColor="text1"/>
        </w:rPr>
      </w:pPr>
      <w:r w:rsidRPr="003643C4">
        <w:rPr>
          <w:bCs/>
          <w:iCs/>
          <w:color w:val="000000" w:themeColor="text1"/>
        </w:rPr>
        <w:t>SD-WAH selects for the interaction</w:t>
      </w:r>
      <w:r>
        <w:rPr>
          <w:bCs/>
          <w:iCs/>
          <w:color w:val="000000" w:themeColor="text1"/>
        </w:rPr>
        <w:t>.</w:t>
      </w: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10-04T16:04:00Z" w:initials="AC">
    <w:p w14:paraId="7F408054" w14:textId="451F0225" w:rsidR="00EA717D" w:rsidRDefault="00EA717D">
      <w:pPr>
        <w:pStyle w:val="CommentText"/>
      </w:pPr>
      <w:r>
        <w:rPr>
          <w:rStyle w:val="CommentReference"/>
        </w:rPr>
        <w:annotationRef/>
      </w:r>
      <w:r>
        <w:t>TBD</w:t>
      </w:r>
    </w:p>
  </w:comment>
  <w:comment w:id="1" w:author="Albi Celaj" w:date="2017-08-24T14:59:00Z" w:initials="AC">
    <w:p w14:paraId="3C13ECB0" w14:textId="2E9C920E" w:rsidR="00EA717D" w:rsidRDefault="00EA717D">
      <w:pPr>
        <w:pStyle w:val="CommentText"/>
      </w:pPr>
      <w:r>
        <w:rPr>
          <w:rStyle w:val="CommentReference"/>
        </w:rPr>
        <w:annotationRef/>
      </w:r>
      <w:r>
        <w:rPr>
          <w:rStyle w:val="CommentReference"/>
        </w:rPr>
        <w:t>I am still questioning whether to remove some of these from the analysis altogether</w:t>
      </w:r>
    </w:p>
  </w:comment>
  <w:comment w:id="2" w:author="Albi Celaj" w:date="2017-08-24T14:59:00Z" w:initials="AC">
    <w:p w14:paraId="4B35AC99" w14:textId="45735E24" w:rsidR="00EA717D" w:rsidRDefault="00EA717D">
      <w:pPr>
        <w:pStyle w:val="CommentText"/>
      </w:pPr>
      <w:r>
        <w:rPr>
          <w:rStyle w:val="CommentReference"/>
        </w:rPr>
        <w:annotationRef/>
      </w:r>
      <w:r>
        <w:t>Numbers subject to change</w:t>
      </w:r>
    </w:p>
  </w:comment>
  <w:comment w:id="3" w:author="Albi Celaj" w:date="2017-11-01T16:19:00Z" w:initials="AC">
    <w:p w14:paraId="2049AE04" w14:textId="7C45E9E3" w:rsidR="00EA717D" w:rsidRDefault="00EA717D">
      <w:pPr>
        <w:pStyle w:val="CommentText"/>
      </w:pPr>
      <w:r>
        <w:rPr>
          <w:rStyle w:val="CommentReference"/>
        </w:rPr>
        <w:annotationRef/>
      </w:r>
      <w:r>
        <w:t xml:space="preserve">This part should have more emphasis.  For example, parallel relationships can give clues to drug similarity , the integrated model needs to be explained more.  </w:t>
      </w:r>
    </w:p>
  </w:comment>
  <w:comment w:id="4" w:author="Albi Celaj" w:date="2017-08-24T14:59:00Z" w:initials="AC">
    <w:p w14:paraId="7A7006D9" w14:textId="77777777" w:rsidR="00EA717D" w:rsidRDefault="00EA717D" w:rsidP="008F364B">
      <w:pPr>
        <w:pStyle w:val="CommentText"/>
      </w:pPr>
      <w:r>
        <w:rPr>
          <w:rStyle w:val="CommentReference"/>
        </w:rPr>
        <w:annotationRef/>
      </w:r>
      <w:r>
        <w:t>Is it predicted by the genetic interaction or just the grouped population profile?</w:t>
      </w:r>
    </w:p>
  </w:comment>
  <w:comment w:id="5" w:author="Albi Celaj" w:date="2017-08-24T14:59:00Z" w:initials="AC">
    <w:p w14:paraId="3B2D48F4" w14:textId="5C26732A" w:rsidR="00EA717D" w:rsidRDefault="00EA717D">
      <w:pPr>
        <w:pStyle w:val="CommentText"/>
      </w:pPr>
      <w:r>
        <w:t xml:space="preserve">Nozomu: </w:t>
      </w:r>
      <w:r>
        <w:rPr>
          <w:rStyle w:val="CommentReference"/>
        </w:rPr>
        <w:annotationRef/>
      </w:r>
      <w:r>
        <w:t>Are there any differences between these strains?</w:t>
      </w:r>
    </w:p>
  </w:comment>
  <w:comment w:id="6" w:author="Albi Celaj" w:date="2017-08-24T14:59:00Z" w:initials="AC">
    <w:p w14:paraId="476F4712" w14:textId="7F4B8F2F" w:rsidR="00EA717D" w:rsidRDefault="00EA717D">
      <w:pPr>
        <w:pStyle w:val="CommentText"/>
      </w:pPr>
      <w:r>
        <w:t>-May need details of growth selection media used</w:t>
      </w:r>
    </w:p>
    <w:p w14:paraId="60AC4973" w14:textId="10C0F849" w:rsidR="00EA717D" w:rsidRDefault="00EA717D">
      <w:pPr>
        <w:pStyle w:val="CommentText"/>
      </w:pPr>
      <w:r>
        <w:t>-May require source of all chemicals and concentrations used for selection (will ask lab for this)</w:t>
      </w:r>
    </w:p>
    <w:p w14:paraId="0B0708BE" w14:textId="77777777" w:rsidR="00EA717D" w:rsidRDefault="00EA717D">
      <w:pPr>
        <w:pStyle w:val="CommentText"/>
      </w:pPr>
    </w:p>
  </w:comment>
  <w:comment w:id="7" w:author="Albi Celaj" w:date="2017-09-05T17:04:00Z" w:initials="AC">
    <w:p w14:paraId="31C0EB38" w14:textId="2C39A26C" w:rsidR="00EA717D" w:rsidRDefault="00EA717D">
      <w:pPr>
        <w:pStyle w:val="CommentText"/>
      </w:pPr>
      <w:r>
        <w:rPr>
          <w:rStyle w:val="CommentReference"/>
        </w:rPr>
        <w:annotationRef/>
      </w:r>
      <w:r>
        <w:t>Latest mention in Louai’s notebook used these conditions</w:t>
      </w:r>
    </w:p>
  </w:comment>
  <w:comment w:id="8" w:author="Albi Celaj" w:date="2017-09-05T17:04:00Z" w:initials="AC">
    <w:p w14:paraId="017B1301" w14:textId="77777777" w:rsidR="00EA717D" w:rsidRDefault="00EA717D" w:rsidP="00AD3ECF">
      <w:pPr>
        <w:pStyle w:val="CommentText"/>
      </w:pPr>
      <w:r>
        <w:rPr>
          <w:rStyle w:val="CommentReference"/>
        </w:rPr>
        <w:annotationRef/>
      </w:r>
      <w:r>
        <w:t>Latest mention in Louai’s notebook</w:t>
      </w:r>
    </w:p>
  </w:comment>
  <w:comment w:id="9" w:author="Albi Celaj" w:date="2017-09-05T17:04:00Z" w:initials="AC">
    <w:p w14:paraId="3107980F" w14:textId="4EEC4869" w:rsidR="00EA717D" w:rsidRDefault="00EA717D"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0" w:author="Albi Celaj" w:date="2017-09-05T17:04:00Z" w:initials="AC">
    <w:p w14:paraId="6CD34C85" w14:textId="77777777" w:rsidR="00EA717D" w:rsidRDefault="00EA717D"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1" w:author="Albi Celaj" w:date="2017-09-11T18:31:00Z" w:initials="AC">
    <w:p w14:paraId="1FDF1C98" w14:textId="79341EBA" w:rsidR="00EA717D" w:rsidRDefault="00EA717D">
      <w:pPr>
        <w:pStyle w:val="CommentText"/>
      </w:pPr>
      <w:r>
        <w:rPr>
          <w:rStyle w:val="CommentReference"/>
        </w:rPr>
        <w:annotationRef/>
      </w:r>
      <w:r>
        <w:t>I am going to omit the MiSeq step to verify complexity, let me know if it is worth mentioning here + the results</w:t>
      </w:r>
    </w:p>
  </w:comment>
  <w:comment w:id="12" w:author="Albi Celaj" w:date="2017-08-24T14:59:00Z" w:initials="AC">
    <w:p w14:paraId="1B0FAD23" w14:textId="5E4D51B5" w:rsidR="00EA717D" w:rsidRDefault="00EA717D">
      <w:pPr>
        <w:pStyle w:val="CommentText"/>
      </w:pPr>
      <w:r>
        <w:rPr>
          <w:rStyle w:val="CommentReference"/>
        </w:rPr>
        <w:annotationRef/>
      </w:r>
      <w:r>
        <w:rPr>
          <w:rStyle w:val="CommentReference"/>
        </w:rPr>
        <w:t>Seems from Louai’s notes that the same protocol was used, so no need to copy and paste</w:t>
      </w:r>
    </w:p>
  </w:comment>
  <w:comment w:id="13" w:author="Albi Celaj" w:date="2017-09-08T11:26:00Z" w:initials="AC">
    <w:p w14:paraId="72154B5F" w14:textId="7ABD745D" w:rsidR="00EA717D" w:rsidRDefault="00EA717D">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14" w:author="Albi Celaj" w:date="2017-09-12T12:06:00Z" w:initials="AC">
    <w:p w14:paraId="26356F30" w14:textId="2F28B611" w:rsidR="00EA717D" w:rsidRDefault="00EA717D">
      <w:pPr>
        <w:pStyle w:val="CommentText"/>
      </w:pPr>
      <w:r>
        <w:t xml:space="preserve">Nozomu: </w:t>
      </w:r>
      <w:r>
        <w:rPr>
          <w:rStyle w:val="CommentReference"/>
        </w:rPr>
        <w:annotationRef/>
      </w:r>
      <w:r>
        <w:t>The positions of these strains stated don’t correspond to the data.  I can either leave them out or double check</w:t>
      </w:r>
    </w:p>
  </w:comment>
  <w:comment w:id="15" w:author="Albi Celaj" w:date="2017-09-12T11:37:00Z" w:initials="AC">
    <w:p w14:paraId="60F8A169" w14:textId="16F49095" w:rsidR="00EA717D" w:rsidRDefault="00EA717D">
      <w:pPr>
        <w:pStyle w:val="CommentText"/>
      </w:pPr>
      <w:r>
        <w:t xml:space="preserve">Nozomu: </w:t>
      </w:r>
      <w:r>
        <w:rPr>
          <w:rStyle w:val="CommentReference"/>
        </w:rPr>
        <w:annotationRef/>
      </w:r>
      <w:r>
        <w:t>There was a bead enrichment strategy mentioned in Louai’s notes.  My assumption is that this wasn’t used ultimately?</w:t>
      </w:r>
    </w:p>
  </w:comment>
  <w:comment w:id="16" w:author="Albi Celaj" w:date="2017-08-24T14:59:00Z" w:initials="AC">
    <w:p w14:paraId="59015036" w14:textId="5198C78B" w:rsidR="00EA717D" w:rsidRDefault="00EA717D" w:rsidP="00D76DA1">
      <w:pPr>
        <w:pStyle w:val="CommentText"/>
      </w:pPr>
      <w:r>
        <w:rPr>
          <w:rStyle w:val="CommentReference"/>
        </w:rPr>
        <w:annotationRef/>
      </w:r>
      <w:r>
        <w:t>Nozomu: I have no idea about the sequencing performed here and how the script works</w:t>
      </w:r>
    </w:p>
  </w:comment>
  <w:comment w:id="17" w:author="Albi Celaj" w:date="2017-08-24T14:59:00Z" w:initials="AC">
    <w:p w14:paraId="4CABDCD5" w14:textId="27306C9F" w:rsidR="00EA717D" w:rsidRDefault="00EA717D">
      <w:pPr>
        <w:pStyle w:val="CommentText"/>
      </w:pPr>
      <w:r>
        <w:rPr>
          <w:rStyle w:val="CommentReference"/>
        </w:rPr>
        <w:annotationRef/>
      </w:r>
      <w:r>
        <w:rPr>
          <w:rStyle w:val="CommentReference"/>
        </w:rPr>
        <w:t>Nozomu: I will need your help</w:t>
      </w:r>
      <w:r>
        <w:t xml:space="preserve"> to describe the pipeline briefly here. </w:t>
      </w:r>
    </w:p>
  </w:comment>
  <w:comment w:id="18" w:author="Albi Celaj" w:date="2017-08-24T14:59:00Z" w:initials="AC">
    <w:p w14:paraId="2B1613A2" w14:textId="347B3F10" w:rsidR="00EA717D" w:rsidRDefault="00EA717D" w:rsidP="00384F51">
      <w:pPr>
        <w:pStyle w:val="CommentText"/>
      </w:pPr>
      <w:r>
        <w:rPr>
          <w:rStyle w:val="CommentReference"/>
        </w:rPr>
        <w:annotationRef/>
      </w:r>
      <w:r>
        <w:t>Note to self: Double check these numbers</w:t>
      </w:r>
    </w:p>
  </w:comment>
  <w:comment w:id="19" w:author="Albi Celaj" w:date="2017-08-24T14:59:00Z" w:initials="AC">
    <w:p w14:paraId="08FBF2F0" w14:textId="71B15834" w:rsidR="00EA717D" w:rsidRDefault="00EA717D"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0" w:author="Albi Celaj" w:date="2017-08-24T14:59:00Z" w:initials="AC">
    <w:p w14:paraId="632F96D8" w14:textId="557360B3" w:rsidR="00EA717D" w:rsidRDefault="00EA717D"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r w:rsidR="00FF1DD3">
        <w:t>.</w:t>
      </w:r>
    </w:p>
  </w:comment>
  <w:comment w:id="21" w:author="Albi Celaj" w:date="2017-08-24T14:59:00Z" w:initials="AC">
    <w:p w14:paraId="490BB875" w14:textId="6772F314" w:rsidR="00EA717D" w:rsidRDefault="00EA717D">
      <w:pPr>
        <w:pStyle w:val="CommentText"/>
      </w:pPr>
      <w:r>
        <w:rPr>
          <w:rStyle w:val="CommentReference"/>
        </w:rPr>
        <w:annotationRef/>
      </w:r>
      <w:r>
        <w:t>Marinella: Which strain was wild type?</w:t>
      </w:r>
      <w:r w:rsidR="00FF1DD3">
        <w:t xml:space="preserve"> Was it the barcoder strain?</w:t>
      </w:r>
    </w:p>
  </w:comment>
  <w:comment w:id="22" w:author="Albi Celaj" w:date="2017-08-24T14:59:00Z" w:initials="AC">
    <w:p w14:paraId="37BF75C7" w14:textId="1A1D5D08" w:rsidR="00EA717D" w:rsidRDefault="00EA717D">
      <w:pPr>
        <w:pStyle w:val="CommentText"/>
      </w:pPr>
      <w:r>
        <w:rPr>
          <w:rStyle w:val="CommentReference"/>
        </w:rPr>
        <w:annotationRef/>
      </w:r>
      <w:r>
        <w:t>Marinella may have to review this part, ask for her protocol</w:t>
      </w:r>
    </w:p>
  </w:comment>
  <w:comment w:id="23" w:author="Albi Celaj" w:date="2017-08-24T14:59:00Z" w:initials="AC">
    <w:p w14:paraId="31B34785" w14:textId="0C155E89" w:rsidR="00EA717D" w:rsidRDefault="00EA717D">
      <w:pPr>
        <w:pStyle w:val="CommentText"/>
      </w:pPr>
      <w:r>
        <w:rPr>
          <w:rStyle w:val="CommentReference"/>
        </w:rPr>
        <w:annotationRef/>
      </w:r>
      <w:r w:rsidR="00EA454B">
        <w:t xml:space="preserve">Nozomu: </w:t>
      </w:r>
      <w:r>
        <w:t>Were there any strains excluded when making these? (e.g. those for which the barcode could not be determined)</w:t>
      </w:r>
    </w:p>
    <w:p w14:paraId="4A90A5F8" w14:textId="77777777" w:rsidR="00EA717D" w:rsidRDefault="00EA717D">
      <w:pPr>
        <w:pStyle w:val="CommentText"/>
      </w:pPr>
    </w:p>
    <w:p w14:paraId="1AA9C4F0" w14:textId="0D6A8DAB" w:rsidR="00EA717D" w:rsidRDefault="00EA717D">
      <w:pPr>
        <w:pStyle w:val="CommentText"/>
      </w:pPr>
      <w:r>
        <w:t>I could also test this computationally</w:t>
      </w:r>
      <w:r w:rsidR="00EA454B">
        <w:t xml:space="preserve"> if you don’t have the answer at hand</w:t>
      </w:r>
    </w:p>
  </w:comment>
  <w:comment w:id="24" w:author="Albi Celaj" w:date="2017-08-24T14:59:00Z" w:initials="AC">
    <w:p w14:paraId="2824D19D" w14:textId="7E1FBB76" w:rsidR="00EA717D" w:rsidRDefault="00EA717D">
      <w:pPr>
        <w:pStyle w:val="CommentText"/>
      </w:pPr>
      <w:r>
        <w:rPr>
          <w:rStyle w:val="CommentReference"/>
        </w:rPr>
        <w:annotationRef/>
      </w:r>
      <w:r>
        <w:t>Marinella: how much was taken?</w:t>
      </w:r>
    </w:p>
  </w:comment>
  <w:comment w:id="25" w:author="Albi Celaj" w:date="2017-08-24T14:59:00Z" w:initials="AC">
    <w:p w14:paraId="205209DE" w14:textId="0450DDD1" w:rsidR="00EA717D" w:rsidRDefault="00EA717D">
      <w:pPr>
        <w:pStyle w:val="CommentText"/>
      </w:pPr>
      <w:r>
        <w:rPr>
          <w:rStyle w:val="CommentReference"/>
        </w:rPr>
        <w:annotationRef/>
      </w:r>
      <w:r>
        <w:rPr>
          <w:rStyle w:val="CommentReference"/>
        </w:rPr>
        <w:t xml:space="preserve">Marinella: </w:t>
      </w:r>
      <w:r w:rsidR="00AD45AF">
        <w:rPr>
          <w:rStyle w:val="CommentReference"/>
        </w:rPr>
        <w:t>Is this correct?</w:t>
      </w:r>
    </w:p>
  </w:comment>
  <w:comment w:id="26" w:author="Albi Celaj" w:date="2017-08-24T14:59:00Z" w:initials="AC">
    <w:p w14:paraId="668EF928" w14:textId="0D9B7286" w:rsidR="00EA717D" w:rsidRDefault="00EA717D">
      <w:pPr>
        <w:pStyle w:val="CommentText"/>
      </w:pPr>
      <w:r>
        <w:rPr>
          <w:rStyle w:val="CommentReference"/>
        </w:rPr>
        <w:annotationRef/>
      </w:r>
      <w:r w:rsidR="0029170D">
        <w:rPr>
          <w:rStyle w:val="CommentReference"/>
        </w:rPr>
        <w:t>This makes the results more reproducible, but maybe it looks sketchy</w:t>
      </w:r>
    </w:p>
  </w:comment>
  <w:comment w:id="27" w:author="Albi Celaj" w:date="2017-08-24T14:59:00Z" w:initials="AC">
    <w:p w14:paraId="3798F73B" w14:textId="1EC34AD1" w:rsidR="00EA717D" w:rsidRDefault="00EA717D">
      <w:pPr>
        <w:pStyle w:val="CommentText"/>
      </w:pPr>
      <w:r>
        <w:rPr>
          <w:rStyle w:val="CommentReference"/>
        </w:rPr>
        <w:annotationRef/>
      </w:r>
      <w:r>
        <w:t>Under construction, experiments ongoing</w:t>
      </w:r>
      <w:r w:rsidR="00811E61">
        <w:t>.  This relates to Figure 4C</w:t>
      </w:r>
    </w:p>
  </w:comment>
  <w:comment w:id="28" w:author="Albi Celaj" w:date="2017-08-29T13:35:00Z" w:initials="AC">
    <w:p w14:paraId="1D09427C" w14:textId="47A7C76C" w:rsidR="00EA717D" w:rsidRDefault="00EA717D">
      <w:pPr>
        <w:pStyle w:val="CommentText"/>
      </w:pPr>
      <w:r>
        <w:rPr>
          <w:rStyle w:val="CommentReference"/>
        </w:rPr>
        <w:annotationRef/>
      </w:r>
      <w:r>
        <w:rPr>
          <w:rStyle w:val="CommentReference"/>
        </w:rPr>
        <w:t>Jamie: Need confirmation that it was indeed 2%</w:t>
      </w:r>
    </w:p>
  </w:comment>
  <w:comment w:id="29" w:author="Albi Celaj" w:date="2017-08-30T09:29:00Z" w:initials="AC">
    <w:p w14:paraId="2176F66A" w14:textId="3D74FFD6" w:rsidR="00EA717D" w:rsidRDefault="00EA717D">
      <w:pPr>
        <w:pStyle w:val="CommentText"/>
      </w:pPr>
      <w:r>
        <w:rPr>
          <w:rStyle w:val="CommentReference"/>
        </w:rPr>
        <w:annotationRef/>
      </w:r>
      <w:r w:rsidR="00FF1DD3">
        <w:t>Marinella</w:t>
      </w:r>
      <w:r w:rsidR="00FF1DD3">
        <w:t>: You had to recreate one of these strains, is it worth mentioning here?</w:t>
      </w:r>
    </w:p>
    <w:p w14:paraId="07D8619E" w14:textId="6BD7FA46" w:rsidR="00EA717D" w:rsidRDefault="00EA717D">
      <w:pPr>
        <w:pStyle w:val="CommentText"/>
      </w:pPr>
      <w:r>
        <w:t>- Also need to verify growth conditions, took from Tarassov et al paper</w:t>
      </w:r>
    </w:p>
    <w:p w14:paraId="57A9515B" w14:textId="62E3386E" w:rsidR="00EA717D" w:rsidRDefault="00EA717D">
      <w:pPr>
        <w:pStyle w:val="CommentText"/>
      </w:pPr>
      <w:r>
        <w:t>-Need fluconazole concentrations</w:t>
      </w:r>
    </w:p>
  </w:comment>
  <w:comment w:id="30" w:author="Albi Celaj" w:date="2017-08-24T14:59:00Z" w:initials="AC">
    <w:p w14:paraId="7BB2BB8A" w14:textId="0ABC6894" w:rsidR="00EA717D" w:rsidRDefault="00EA717D">
      <w:pPr>
        <w:pStyle w:val="CommentText"/>
      </w:pPr>
      <w:r>
        <w:rPr>
          <w:rStyle w:val="CommentReference"/>
        </w:rPr>
        <w:annotationRef/>
      </w:r>
      <w:r>
        <w:t>This part has to be revised later, these experiments are still in progress</w:t>
      </w:r>
    </w:p>
  </w:comment>
  <w:comment w:id="31" w:author="Albi Celaj" w:date="2017-11-07T13:36:00Z" w:initials="AC">
    <w:p w14:paraId="311FD484" w14:textId="0BFFC7D3" w:rsidR="006365D4" w:rsidRDefault="006365D4">
      <w:pPr>
        <w:pStyle w:val="CommentText"/>
      </w:pPr>
      <w:r>
        <w:rPr>
          <w:rStyle w:val="CommentReference"/>
        </w:rPr>
        <w:annotationRef/>
      </w:r>
      <w:r>
        <w:t>Fritz: Need funding info</w:t>
      </w:r>
    </w:p>
  </w:comment>
  <w:comment w:id="32" w:author="Albi Celaj" w:date="2017-11-07T13:36:00Z" w:initials="AC">
    <w:p w14:paraId="3DB38767" w14:textId="0DD07410" w:rsidR="00AB0C9E" w:rsidRDefault="00AB0C9E">
      <w:pPr>
        <w:pStyle w:val="CommentText"/>
      </w:pPr>
      <w:r>
        <w:rPr>
          <w:rStyle w:val="CommentReference"/>
        </w:rPr>
        <w:annotationRef/>
      </w:r>
      <w:r>
        <w:t>Under construction…</w:t>
      </w:r>
    </w:p>
  </w:comment>
  <w:comment w:id="33" w:author="Albi Celaj" w:date="2017-08-24T14:59:00Z" w:initials="AC">
    <w:p w14:paraId="47F3AC14" w14:textId="03C6ADEE" w:rsidR="00EA717D" w:rsidRDefault="00EA717D">
      <w:pPr>
        <w:pStyle w:val="CommentText"/>
      </w:pPr>
      <w:r>
        <w:t>To add:</w:t>
      </w:r>
    </w:p>
    <w:p w14:paraId="6A1D5EB1" w14:textId="780B4013" w:rsidR="00EA717D" w:rsidRDefault="00EA717D">
      <w:pPr>
        <w:pStyle w:val="CommentText"/>
      </w:pPr>
      <w:r>
        <w:t>-Individual growth profiling data</w:t>
      </w:r>
    </w:p>
    <w:p w14:paraId="292854D9" w14:textId="7FEDEF2C" w:rsidR="00EA717D" w:rsidRDefault="00EA717D">
      <w:pPr>
        <w:pStyle w:val="CommentText"/>
      </w:pPr>
      <w:r>
        <w:t>-qPCR data</w:t>
      </w:r>
    </w:p>
  </w:comment>
  <w:comment w:id="34" w:author="Albi Celaj" w:date="2017-11-07T13:51:00Z" w:initials="AC">
    <w:p w14:paraId="7ADFE62F" w14:textId="48427114" w:rsidR="003625E5" w:rsidRDefault="003625E5">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408054" w15:done="0"/>
  <w15:commentEx w15:paraId="3C13ECB0" w15:done="0"/>
  <w15:commentEx w15:paraId="4B35AC99" w15:done="0"/>
  <w15:commentEx w15:paraId="2049AE04"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7ADFE62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29DA0" w14:textId="77777777" w:rsidR="001A5991" w:rsidRDefault="001A5991" w:rsidP="006D69DC">
      <w:r>
        <w:separator/>
      </w:r>
    </w:p>
  </w:endnote>
  <w:endnote w:type="continuationSeparator" w:id="0">
    <w:p w14:paraId="2480366E" w14:textId="77777777" w:rsidR="001A5991" w:rsidRDefault="001A5991"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AA186" w14:textId="77777777" w:rsidR="001A5991" w:rsidRDefault="001A5991" w:rsidP="006D69DC">
      <w:r>
        <w:separator/>
      </w:r>
    </w:p>
  </w:footnote>
  <w:footnote w:type="continuationSeparator" w:id="0">
    <w:p w14:paraId="3A697483" w14:textId="77777777" w:rsidR="001A5991" w:rsidRDefault="001A5991" w:rsidP="006D69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43"/>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revisionView w:markup="0" w:insDel="0" w:formatting="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DFF"/>
    <w:rsid w:val="00003EA8"/>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855"/>
    <w:rsid w:val="00012C50"/>
    <w:rsid w:val="00012CF1"/>
    <w:rsid w:val="00012FD9"/>
    <w:rsid w:val="0001321B"/>
    <w:rsid w:val="00013653"/>
    <w:rsid w:val="00013887"/>
    <w:rsid w:val="000142F4"/>
    <w:rsid w:val="00014744"/>
    <w:rsid w:val="00014A32"/>
    <w:rsid w:val="00014BAF"/>
    <w:rsid w:val="0001555C"/>
    <w:rsid w:val="00016B0D"/>
    <w:rsid w:val="000176CD"/>
    <w:rsid w:val="0001789C"/>
    <w:rsid w:val="00020C39"/>
    <w:rsid w:val="00020CE2"/>
    <w:rsid w:val="00020F10"/>
    <w:rsid w:val="000216A5"/>
    <w:rsid w:val="00022119"/>
    <w:rsid w:val="00022370"/>
    <w:rsid w:val="000228D3"/>
    <w:rsid w:val="00022CBD"/>
    <w:rsid w:val="00023080"/>
    <w:rsid w:val="000242CE"/>
    <w:rsid w:val="00024F31"/>
    <w:rsid w:val="0002525A"/>
    <w:rsid w:val="00025332"/>
    <w:rsid w:val="0002571E"/>
    <w:rsid w:val="00025BAF"/>
    <w:rsid w:val="0002676A"/>
    <w:rsid w:val="00026B49"/>
    <w:rsid w:val="000270D6"/>
    <w:rsid w:val="000274E9"/>
    <w:rsid w:val="00027FD5"/>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6C34"/>
    <w:rsid w:val="00037459"/>
    <w:rsid w:val="000402D3"/>
    <w:rsid w:val="00040DF7"/>
    <w:rsid w:val="0004126E"/>
    <w:rsid w:val="00041EBE"/>
    <w:rsid w:val="00041FF2"/>
    <w:rsid w:val="00042EBE"/>
    <w:rsid w:val="000444B8"/>
    <w:rsid w:val="000447E8"/>
    <w:rsid w:val="00044914"/>
    <w:rsid w:val="00044A46"/>
    <w:rsid w:val="00045262"/>
    <w:rsid w:val="000454B3"/>
    <w:rsid w:val="000454F7"/>
    <w:rsid w:val="000458A1"/>
    <w:rsid w:val="0004626A"/>
    <w:rsid w:val="000475D8"/>
    <w:rsid w:val="00047B3E"/>
    <w:rsid w:val="00047C42"/>
    <w:rsid w:val="000508E8"/>
    <w:rsid w:val="0005129A"/>
    <w:rsid w:val="000517D1"/>
    <w:rsid w:val="00051BFA"/>
    <w:rsid w:val="0005237E"/>
    <w:rsid w:val="000525D1"/>
    <w:rsid w:val="00052D2B"/>
    <w:rsid w:val="000541FC"/>
    <w:rsid w:val="00054782"/>
    <w:rsid w:val="00055511"/>
    <w:rsid w:val="00055E61"/>
    <w:rsid w:val="000561F3"/>
    <w:rsid w:val="00056237"/>
    <w:rsid w:val="00056BB0"/>
    <w:rsid w:val="0006005C"/>
    <w:rsid w:val="000604F9"/>
    <w:rsid w:val="00060530"/>
    <w:rsid w:val="0006076B"/>
    <w:rsid w:val="0006089D"/>
    <w:rsid w:val="0006098A"/>
    <w:rsid w:val="00060C94"/>
    <w:rsid w:val="000613DB"/>
    <w:rsid w:val="00062117"/>
    <w:rsid w:val="000624AC"/>
    <w:rsid w:val="000626FF"/>
    <w:rsid w:val="00062850"/>
    <w:rsid w:val="00062B32"/>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6354"/>
    <w:rsid w:val="00076569"/>
    <w:rsid w:val="00076589"/>
    <w:rsid w:val="000802CC"/>
    <w:rsid w:val="00080475"/>
    <w:rsid w:val="00080EE1"/>
    <w:rsid w:val="000812E9"/>
    <w:rsid w:val="00083976"/>
    <w:rsid w:val="00083CF8"/>
    <w:rsid w:val="000842A5"/>
    <w:rsid w:val="000844D8"/>
    <w:rsid w:val="000849E1"/>
    <w:rsid w:val="00084C6E"/>
    <w:rsid w:val="000854D2"/>
    <w:rsid w:val="00086010"/>
    <w:rsid w:val="00086039"/>
    <w:rsid w:val="0008612D"/>
    <w:rsid w:val="00086A4B"/>
    <w:rsid w:val="00086B6E"/>
    <w:rsid w:val="00086DEF"/>
    <w:rsid w:val="0008713F"/>
    <w:rsid w:val="00087566"/>
    <w:rsid w:val="000876BF"/>
    <w:rsid w:val="00087C2E"/>
    <w:rsid w:val="00087F63"/>
    <w:rsid w:val="00090EEC"/>
    <w:rsid w:val="0009151E"/>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83B"/>
    <w:rsid w:val="00097B86"/>
    <w:rsid w:val="000A0947"/>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4621"/>
    <w:rsid w:val="000A544B"/>
    <w:rsid w:val="000A6132"/>
    <w:rsid w:val="000A64B9"/>
    <w:rsid w:val="000A6580"/>
    <w:rsid w:val="000A680F"/>
    <w:rsid w:val="000A68DA"/>
    <w:rsid w:val="000A6E35"/>
    <w:rsid w:val="000A78C0"/>
    <w:rsid w:val="000A7909"/>
    <w:rsid w:val="000A7961"/>
    <w:rsid w:val="000B05AE"/>
    <w:rsid w:val="000B08C5"/>
    <w:rsid w:val="000B0A26"/>
    <w:rsid w:val="000B0E85"/>
    <w:rsid w:val="000B1289"/>
    <w:rsid w:val="000B16EF"/>
    <w:rsid w:val="000B1EAB"/>
    <w:rsid w:val="000B20E3"/>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7575"/>
    <w:rsid w:val="000B76CF"/>
    <w:rsid w:val="000B7B84"/>
    <w:rsid w:val="000B7E99"/>
    <w:rsid w:val="000C0219"/>
    <w:rsid w:val="000C0301"/>
    <w:rsid w:val="000C062A"/>
    <w:rsid w:val="000C0823"/>
    <w:rsid w:val="000C0D59"/>
    <w:rsid w:val="000C1CC4"/>
    <w:rsid w:val="000C36A9"/>
    <w:rsid w:val="000C3FF8"/>
    <w:rsid w:val="000C5268"/>
    <w:rsid w:val="000C56D2"/>
    <w:rsid w:val="000C6231"/>
    <w:rsid w:val="000C711F"/>
    <w:rsid w:val="000C7311"/>
    <w:rsid w:val="000C7544"/>
    <w:rsid w:val="000C7E1E"/>
    <w:rsid w:val="000D0530"/>
    <w:rsid w:val="000D060F"/>
    <w:rsid w:val="000D0B5B"/>
    <w:rsid w:val="000D0DCC"/>
    <w:rsid w:val="000D1619"/>
    <w:rsid w:val="000D1A92"/>
    <w:rsid w:val="000D1BDE"/>
    <w:rsid w:val="000D1D70"/>
    <w:rsid w:val="000D20B3"/>
    <w:rsid w:val="000D21ED"/>
    <w:rsid w:val="000D2524"/>
    <w:rsid w:val="000D2EE6"/>
    <w:rsid w:val="000D2F48"/>
    <w:rsid w:val="000D3237"/>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74B"/>
    <w:rsid w:val="000F1A8A"/>
    <w:rsid w:val="000F1B2A"/>
    <w:rsid w:val="000F1CBF"/>
    <w:rsid w:val="000F2CD7"/>
    <w:rsid w:val="000F2DD5"/>
    <w:rsid w:val="000F37CE"/>
    <w:rsid w:val="000F39CE"/>
    <w:rsid w:val="000F4179"/>
    <w:rsid w:val="000F4809"/>
    <w:rsid w:val="000F49EC"/>
    <w:rsid w:val="000F4D99"/>
    <w:rsid w:val="000F50CB"/>
    <w:rsid w:val="000F5207"/>
    <w:rsid w:val="000F605B"/>
    <w:rsid w:val="000F6442"/>
    <w:rsid w:val="000F65CF"/>
    <w:rsid w:val="000F6A69"/>
    <w:rsid w:val="000F6B5B"/>
    <w:rsid w:val="00100B14"/>
    <w:rsid w:val="00100CAE"/>
    <w:rsid w:val="00100E4E"/>
    <w:rsid w:val="0010198E"/>
    <w:rsid w:val="00101E30"/>
    <w:rsid w:val="00102D7B"/>
    <w:rsid w:val="001032F7"/>
    <w:rsid w:val="00103719"/>
    <w:rsid w:val="001038DA"/>
    <w:rsid w:val="00103D6A"/>
    <w:rsid w:val="001043BD"/>
    <w:rsid w:val="001046E3"/>
    <w:rsid w:val="00105954"/>
    <w:rsid w:val="001065C7"/>
    <w:rsid w:val="00106708"/>
    <w:rsid w:val="00107269"/>
    <w:rsid w:val="001074D1"/>
    <w:rsid w:val="0011011B"/>
    <w:rsid w:val="001101B3"/>
    <w:rsid w:val="00111996"/>
    <w:rsid w:val="00111A12"/>
    <w:rsid w:val="00111D86"/>
    <w:rsid w:val="0011221B"/>
    <w:rsid w:val="00112A5F"/>
    <w:rsid w:val="00112A8D"/>
    <w:rsid w:val="00112CF1"/>
    <w:rsid w:val="00113C47"/>
    <w:rsid w:val="00114000"/>
    <w:rsid w:val="00114987"/>
    <w:rsid w:val="00114B65"/>
    <w:rsid w:val="001156F4"/>
    <w:rsid w:val="00115AC6"/>
    <w:rsid w:val="00115F23"/>
    <w:rsid w:val="0011606F"/>
    <w:rsid w:val="0011643A"/>
    <w:rsid w:val="001165B0"/>
    <w:rsid w:val="00116D98"/>
    <w:rsid w:val="001172A0"/>
    <w:rsid w:val="00117375"/>
    <w:rsid w:val="00117A50"/>
    <w:rsid w:val="00117EE3"/>
    <w:rsid w:val="001207FF"/>
    <w:rsid w:val="00120A86"/>
    <w:rsid w:val="00120EFE"/>
    <w:rsid w:val="0012108E"/>
    <w:rsid w:val="001216A2"/>
    <w:rsid w:val="001229B3"/>
    <w:rsid w:val="00123BB1"/>
    <w:rsid w:val="00123E71"/>
    <w:rsid w:val="00124A2E"/>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3453"/>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D04"/>
    <w:rsid w:val="00151E99"/>
    <w:rsid w:val="00151FFB"/>
    <w:rsid w:val="001523C0"/>
    <w:rsid w:val="00152EC5"/>
    <w:rsid w:val="00153387"/>
    <w:rsid w:val="00154026"/>
    <w:rsid w:val="0015456B"/>
    <w:rsid w:val="00154CB5"/>
    <w:rsid w:val="00155717"/>
    <w:rsid w:val="00155DAB"/>
    <w:rsid w:val="0015640F"/>
    <w:rsid w:val="00156826"/>
    <w:rsid w:val="00160252"/>
    <w:rsid w:val="0016025B"/>
    <w:rsid w:val="00160C57"/>
    <w:rsid w:val="001610C4"/>
    <w:rsid w:val="001611B6"/>
    <w:rsid w:val="0016225D"/>
    <w:rsid w:val="00162F91"/>
    <w:rsid w:val="00163626"/>
    <w:rsid w:val="00163C5D"/>
    <w:rsid w:val="00164434"/>
    <w:rsid w:val="0016584B"/>
    <w:rsid w:val="001668FC"/>
    <w:rsid w:val="00166A99"/>
    <w:rsid w:val="00167638"/>
    <w:rsid w:val="001676C0"/>
    <w:rsid w:val="001679EE"/>
    <w:rsid w:val="001701EF"/>
    <w:rsid w:val="001705DB"/>
    <w:rsid w:val="001707C9"/>
    <w:rsid w:val="0017091A"/>
    <w:rsid w:val="00171577"/>
    <w:rsid w:val="00171648"/>
    <w:rsid w:val="00171BAE"/>
    <w:rsid w:val="001725B0"/>
    <w:rsid w:val="0017290A"/>
    <w:rsid w:val="001731FC"/>
    <w:rsid w:val="00173F18"/>
    <w:rsid w:val="001740F5"/>
    <w:rsid w:val="0017411B"/>
    <w:rsid w:val="001746B3"/>
    <w:rsid w:val="0017493E"/>
    <w:rsid w:val="001749C0"/>
    <w:rsid w:val="00174B8D"/>
    <w:rsid w:val="00175420"/>
    <w:rsid w:val="0017550D"/>
    <w:rsid w:val="00176D8A"/>
    <w:rsid w:val="001771F8"/>
    <w:rsid w:val="0017782B"/>
    <w:rsid w:val="001779EE"/>
    <w:rsid w:val="00180292"/>
    <w:rsid w:val="0018093A"/>
    <w:rsid w:val="00180AEC"/>
    <w:rsid w:val="00181529"/>
    <w:rsid w:val="00181DD1"/>
    <w:rsid w:val="00182726"/>
    <w:rsid w:val="00182CBB"/>
    <w:rsid w:val="00183F4B"/>
    <w:rsid w:val="001844A5"/>
    <w:rsid w:val="00185764"/>
    <w:rsid w:val="00185B86"/>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F46"/>
    <w:rsid w:val="001A5111"/>
    <w:rsid w:val="001A5991"/>
    <w:rsid w:val="001A5F12"/>
    <w:rsid w:val="001A6782"/>
    <w:rsid w:val="001A67E3"/>
    <w:rsid w:val="001A6D26"/>
    <w:rsid w:val="001A6DF8"/>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37C"/>
    <w:rsid w:val="001B54C4"/>
    <w:rsid w:val="001B558D"/>
    <w:rsid w:val="001B572E"/>
    <w:rsid w:val="001B6102"/>
    <w:rsid w:val="001B6BEF"/>
    <w:rsid w:val="001B76DD"/>
    <w:rsid w:val="001B7F09"/>
    <w:rsid w:val="001C06AE"/>
    <w:rsid w:val="001C1ED0"/>
    <w:rsid w:val="001C2341"/>
    <w:rsid w:val="001C271A"/>
    <w:rsid w:val="001C2E01"/>
    <w:rsid w:val="001C2FD8"/>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2F3"/>
    <w:rsid w:val="00203B9A"/>
    <w:rsid w:val="00204342"/>
    <w:rsid w:val="00204CE6"/>
    <w:rsid w:val="00205726"/>
    <w:rsid w:val="00205943"/>
    <w:rsid w:val="00205ADD"/>
    <w:rsid w:val="002061FD"/>
    <w:rsid w:val="0020633E"/>
    <w:rsid w:val="00206589"/>
    <w:rsid w:val="002071B4"/>
    <w:rsid w:val="002075F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4FCB"/>
    <w:rsid w:val="00225C5D"/>
    <w:rsid w:val="00226008"/>
    <w:rsid w:val="00226CC7"/>
    <w:rsid w:val="00227165"/>
    <w:rsid w:val="002272B1"/>
    <w:rsid w:val="00227669"/>
    <w:rsid w:val="00227DB6"/>
    <w:rsid w:val="00227E7E"/>
    <w:rsid w:val="00227F6D"/>
    <w:rsid w:val="00227FAC"/>
    <w:rsid w:val="00230113"/>
    <w:rsid w:val="0023021E"/>
    <w:rsid w:val="00230349"/>
    <w:rsid w:val="00230DDA"/>
    <w:rsid w:val="002313DD"/>
    <w:rsid w:val="0023183A"/>
    <w:rsid w:val="00231A05"/>
    <w:rsid w:val="00231A38"/>
    <w:rsid w:val="00232D4F"/>
    <w:rsid w:val="002333EB"/>
    <w:rsid w:val="00233551"/>
    <w:rsid w:val="002336C0"/>
    <w:rsid w:val="002336DF"/>
    <w:rsid w:val="00233886"/>
    <w:rsid w:val="0023395F"/>
    <w:rsid w:val="002339CA"/>
    <w:rsid w:val="00233A42"/>
    <w:rsid w:val="00233B0E"/>
    <w:rsid w:val="00233F15"/>
    <w:rsid w:val="0023400E"/>
    <w:rsid w:val="00234470"/>
    <w:rsid w:val="00234CF6"/>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B15"/>
    <w:rsid w:val="00244DD3"/>
    <w:rsid w:val="00244DF9"/>
    <w:rsid w:val="00245236"/>
    <w:rsid w:val="002453FB"/>
    <w:rsid w:val="002456C5"/>
    <w:rsid w:val="002459BD"/>
    <w:rsid w:val="00245AA6"/>
    <w:rsid w:val="002461A0"/>
    <w:rsid w:val="00246910"/>
    <w:rsid w:val="00246ED8"/>
    <w:rsid w:val="00247800"/>
    <w:rsid w:val="00247AD8"/>
    <w:rsid w:val="00247CDF"/>
    <w:rsid w:val="00247E72"/>
    <w:rsid w:val="00250070"/>
    <w:rsid w:val="002504D7"/>
    <w:rsid w:val="002509C8"/>
    <w:rsid w:val="002515D5"/>
    <w:rsid w:val="00251C24"/>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8B"/>
    <w:rsid w:val="002560EB"/>
    <w:rsid w:val="0025641F"/>
    <w:rsid w:val="0025755F"/>
    <w:rsid w:val="00257BAF"/>
    <w:rsid w:val="00257FE1"/>
    <w:rsid w:val="00260240"/>
    <w:rsid w:val="00260CDF"/>
    <w:rsid w:val="00261310"/>
    <w:rsid w:val="00261D14"/>
    <w:rsid w:val="00261F63"/>
    <w:rsid w:val="0026235F"/>
    <w:rsid w:val="002629DA"/>
    <w:rsid w:val="00262D02"/>
    <w:rsid w:val="00262E45"/>
    <w:rsid w:val="00262EC8"/>
    <w:rsid w:val="002635B5"/>
    <w:rsid w:val="00263708"/>
    <w:rsid w:val="0026465A"/>
    <w:rsid w:val="002647BB"/>
    <w:rsid w:val="00264CA7"/>
    <w:rsid w:val="00264E8D"/>
    <w:rsid w:val="00265085"/>
    <w:rsid w:val="00265254"/>
    <w:rsid w:val="002657BE"/>
    <w:rsid w:val="00265BFD"/>
    <w:rsid w:val="0026628F"/>
    <w:rsid w:val="0026727E"/>
    <w:rsid w:val="00267458"/>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97C"/>
    <w:rsid w:val="00284BB6"/>
    <w:rsid w:val="00284D26"/>
    <w:rsid w:val="00285936"/>
    <w:rsid w:val="00285D6D"/>
    <w:rsid w:val="00285D97"/>
    <w:rsid w:val="00286063"/>
    <w:rsid w:val="00286107"/>
    <w:rsid w:val="002864F6"/>
    <w:rsid w:val="00286E8F"/>
    <w:rsid w:val="002872E4"/>
    <w:rsid w:val="0028766B"/>
    <w:rsid w:val="00287D7C"/>
    <w:rsid w:val="00287F2A"/>
    <w:rsid w:val="002906BE"/>
    <w:rsid w:val="00290BCF"/>
    <w:rsid w:val="00290C12"/>
    <w:rsid w:val="0029170D"/>
    <w:rsid w:val="002917DA"/>
    <w:rsid w:val="00291809"/>
    <w:rsid w:val="00291B7E"/>
    <w:rsid w:val="00292C03"/>
    <w:rsid w:val="00292D7C"/>
    <w:rsid w:val="002930F2"/>
    <w:rsid w:val="00293390"/>
    <w:rsid w:val="002947DA"/>
    <w:rsid w:val="00294C6D"/>
    <w:rsid w:val="00294E7F"/>
    <w:rsid w:val="00295235"/>
    <w:rsid w:val="00295A58"/>
    <w:rsid w:val="00296E5E"/>
    <w:rsid w:val="002971B5"/>
    <w:rsid w:val="002977EB"/>
    <w:rsid w:val="00297AD1"/>
    <w:rsid w:val="00297BF5"/>
    <w:rsid w:val="002A1EF1"/>
    <w:rsid w:val="002A2225"/>
    <w:rsid w:val="002A24B1"/>
    <w:rsid w:val="002A4763"/>
    <w:rsid w:val="002A57D2"/>
    <w:rsid w:val="002A5E15"/>
    <w:rsid w:val="002A6074"/>
    <w:rsid w:val="002A61D1"/>
    <w:rsid w:val="002A63BE"/>
    <w:rsid w:val="002A673C"/>
    <w:rsid w:val="002A6C6F"/>
    <w:rsid w:val="002A7620"/>
    <w:rsid w:val="002A79B3"/>
    <w:rsid w:val="002A7A7A"/>
    <w:rsid w:val="002B03D7"/>
    <w:rsid w:val="002B03E4"/>
    <w:rsid w:val="002B05D4"/>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097"/>
    <w:rsid w:val="002C4B5D"/>
    <w:rsid w:val="002C5507"/>
    <w:rsid w:val="002C5E03"/>
    <w:rsid w:val="002C5F71"/>
    <w:rsid w:val="002C64B8"/>
    <w:rsid w:val="002C6FD6"/>
    <w:rsid w:val="002C71E5"/>
    <w:rsid w:val="002C73D9"/>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D6C41"/>
    <w:rsid w:val="002E028A"/>
    <w:rsid w:val="002E08B9"/>
    <w:rsid w:val="002E0C42"/>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1D9"/>
    <w:rsid w:val="002F022B"/>
    <w:rsid w:val="002F052B"/>
    <w:rsid w:val="002F1BAD"/>
    <w:rsid w:val="002F1DFA"/>
    <w:rsid w:val="002F1EFD"/>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2445"/>
    <w:rsid w:val="003024F8"/>
    <w:rsid w:val="0030260D"/>
    <w:rsid w:val="00302EAA"/>
    <w:rsid w:val="00302F65"/>
    <w:rsid w:val="003031CB"/>
    <w:rsid w:val="003037AC"/>
    <w:rsid w:val="00303C3C"/>
    <w:rsid w:val="00303EEB"/>
    <w:rsid w:val="00304AD7"/>
    <w:rsid w:val="00304B9D"/>
    <w:rsid w:val="00304BF7"/>
    <w:rsid w:val="00304D11"/>
    <w:rsid w:val="00305405"/>
    <w:rsid w:val="003066AF"/>
    <w:rsid w:val="00310238"/>
    <w:rsid w:val="00310769"/>
    <w:rsid w:val="00310D07"/>
    <w:rsid w:val="003118EB"/>
    <w:rsid w:val="00311B5A"/>
    <w:rsid w:val="00311DF2"/>
    <w:rsid w:val="0031281C"/>
    <w:rsid w:val="00312993"/>
    <w:rsid w:val="00312FEB"/>
    <w:rsid w:val="00313B69"/>
    <w:rsid w:val="00315513"/>
    <w:rsid w:val="00316809"/>
    <w:rsid w:val="00316BD1"/>
    <w:rsid w:val="00316C3A"/>
    <w:rsid w:val="00317081"/>
    <w:rsid w:val="00317B8B"/>
    <w:rsid w:val="00320F26"/>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8C2"/>
    <w:rsid w:val="00331D74"/>
    <w:rsid w:val="00331D96"/>
    <w:rsid w:val="003326FC"/>
    <w:rsid w:val="003328BC"/>
    <w:rsid w:val="00333138"/>
    <w:rsid w:val="003332EC"/>
    <w:rsid w:val="00333E3E"/>
    <w:rsid w:val="003343E3"/>
    <w:rsid w:val="003351F5"/>
    <w:rsid w:val="0033584C"/>
    <w:rsid w:val="00335B6C"/>
    <w:rsid w:val="00336F21"/>
    <w:rsid w:val="00337643"/>
    <w:rsid w:val="00337D15"/>
    <w:rsid w:val="0034047E"/>
    <w:rsid w:val="00340F3F"/>
    <w:rsid w:val="00341B70"/>
    <w:rsid w:val="0034205D"/>
    <w:rsid w:val="0034398D"/>
    <w:rsid w:val="00344183"/>
    <w:rsid w:val="003454ED"/>
    <w:rsid w:val="0034579E"/>
    <w:rsid w:val="00345B34"/>
    <w:rsid w:val="00345FE7"/>
    <w:rsid w:val="00347409"/>
    <w:rsid w:val="0034740E"/>
    <w:rsid w:val="00347A7F"/>
    <w:rsid w:val="003500C5"/>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6A6F"/>
    <w:rsid w:val="0035716D"/>
    <w:rsid w:val="0035728B"/>
    <w:rsid w:val="00357625"/>
    <w:rsid w:val="0036016F"/>
    <w:rsid w:val="003609EF"/>
    <w:rsid w:val="003611F6"/>
    <w:rsid w:val="00361319"/>
    <w:rsid w:val="003622FD"/>
    <w:rsid w:val="003625E5"/>
    <w:rsid w:val="0036281D"/>
    <w:rsid w:val="00362876"/>
    <w:rsid w:val="00362CF2"/>
    <w:rsid w:val="00362D4D"/>
    <w:rsid w:val="00362DA5"/>
    <w:rsid w:val="00362FA9"/>
    <w:rsid w:val="00363519"/>
    <w:rsid w:val="00364590"/>
    <w:rsid w:val="003648D2"/>
    <w:rsid w:val="00364E9A"/>
    <w:rsid w:val="00364FDB"/>
    <w:rsid w:val="00365B71"/>
    <w:rsid w:val="00366386"/>
    <w:rsid w:val="003677E6"/>
    <w:rsid w:val="003678C7"/>
    <w:rsid w:val="00367BB5"/>
    <w:rsid w:val="00370209"/>
    <w:rsid w:val="003702E2"/>
    <w:rsid w:val="00370BA7"/>
    <w:rsid w:val="00371FA8"/>
    <w:rsid w:val="00372133"/>
    <w:rsid w:val="00373498"/>
    <w:rsid w:val="003737D5"/>
    <w:rsid w:val="00373BAC"/>
    <w:rsid w:val="00373C00"/>
    <w:rsid w:val="00373DFB"/>
    <w:rsid w:val="0037431B"/>
    <w:rsid w:val="003756DE"/>
    <w:rsid w:val="003766B4"/>
    <w:rsid w:val="00376B2B"/>
    <w:rsid w:val="0037740B"/>
    <w:rsid w:val="00377AD5"/>
    <w:rsid w:val="00377C4A"/>
    <w:rsid w:val="0038025C"/>
    <w:rsid w:val="00380D70"/>
    <w:rsid w:val="003815AE"/>
    <w:rsid w:val="00381FC3"/>
    <w:rsid w:val="00382E8F"/>
    <w:rsid w:val="00383296"/>
    <w:rsid w:val="003834C2"/>
    <w:rsid w:val="00383793"/>
    <w:rsid w:val="00383991"/>
    <w:rsid w:val="00383C5F"/>
    <w:rsid w:val="00383D10"/>
    <w:rsid w:val="00384BEF"/>
    <w:rsid w:val="00384F51"/>
    <w:rsid w:val="003859BD"/>
    <w:rsid w:val="00385F09"/>
    <w:rsid w:val="0038604A"/>
    <w:rsid w:val="0038634B"/>
    <w:rsid w:val="003865AB"/>
    <w:rsid w:val="00386AB6"/>
    <w:rsid w:val="00386B09"/>
    <w:rsid w:val="00386E73"/>
    <w:rsid w:val="00387AC3"/>
    <w:rsid w:val="0039005E"/>
    <w:rsid w:val="003904C3"/>
    <w:rsid w:val="0039061C"/>
    <w:rsid w:val="0039087D"/>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5C9C"/>
    <w:rsid w:val="003966F1"/>
    <w:rsid w:val="00396AC7"/>
    <w:rsid w:val="00396E05"/>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B0E"/>
    <w:rsid w:val="003B6C20"/>
    <w:rsid w:val="003B6EB6"/>
    <w:rsid w:val="003B7282"/>
    <w:rsid w:val="003B7724"/>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74F0"/>
    <w:rsid w:val="003C773F"/>
    <w:rsid w:val="003C7898"/>
    <w:rsid w:val="003C78BE"/>
    <w:rsid w:val="003C78F1"/>
    <w:rsid w:val="003C798B"/>
    <w:rsid w:val="003C7DB2"/>
    <w:rsid w:val="003D03F1"/>
    <w:rsid w:val="003D0797"/>
    <w:rsid w:val="003D0FCF"/>
    <w:rsid w:val="003D1469"/>
    <w:rsid w:val="003D146C"/>
    <w:rsid w:val="003D1785"/>
    <w:rsid w:val="003D1B66"/>
    <w:rsid w:val="003D228B"/>
    <w:rsid w:val="003D244E"/>
    <w:rsid w:val="003D25A4"/>
    <w:rsid w:val="003D2C4E"/>
    <w:rsid w:val="003D32EA"/>
    <w:rsid w:val="003D3902"/>
    <w:rsid w:val="003D4C89"/>
    <w:rsid w:val="003D4D82"/>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5B3"/>
    <w:rsid w:val="003F2763"/>
    <w:rsid w:val="003F2A08"/>
    <w:rsid w:val="003F2A74"/>
    <w:rsid w:val="003F2FAB"/>
    <w:rsid w:val="003F33AB"/>
    <w:rsid w:val="003F406E"/>
    <w:rsid w:val="003F409E"/>
    <w:rsid w:val="003F493C"/>
    <w:rsid w:val="003F5251"/>
    <w:rsid w:val="003F5EDF"/>
    <w:rsid w:val="003F6326"/>
    <w:rsid w:val="003F6354"/>
    <w:rsid w:val="003F6514"/>
    <w:rsid w:val="003F65F6"/>
    <w:rsid w:val="003F6669"/>
    <w:rsid w:val="003F6B5A"/>
    <w:rsid w:val="003F706B"/>
    <w:rsid w:val="003F7C1B"/>
    <w:rsid w:val="004006A5"/>
    <w:rsid w:val="00400A85"/>
    <w:rsid w:val="00400B7E"/>
    <w:rsid w:val="00400CA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15EBD"/>
    <w:rsid w:val="0042003A"/>
    <w:rsid w:val="0042069B"/>
    <w:rsid w:val="00420864"/>
    <w:rsid w:val="00420A68"/>
    <w:rsid w:val="00420C11"/>
    <w:rsid w:val="00420E6D"/>
    <w:rsid w:val="00421099"/>
    <w:rsid w:val="00421710"/>
    <w:rsid w:val="0042184C"/>
    <w:rsid w:val="00421A54"/>
    <w:rsid w:val="00422103"/>
    <w:rsid w:val="00422139"/>
    <w:rsid w:val="004222C3"/>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864"/>
    <w:rsid w:val="00431B25"/>
    <w:rsid w:val="00431F23"/>
    <w:rsid w:val="0043244A"/>
    <w:rsid w:val="004325B9"/>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5126"/>
    <w:rsid w:val="00455C5E"/>
    <w:rsid w:val="00456889"/>
    <w:rsid w:val="004568E1"/>
    <w:rsid w:val="0045692F"/>
    <w:rsid w:val="00456A8D"/>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6586"/>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23A"/>
    <w:rsid w:val="00483381"/>
    <w:rsid w:val="00483E4F"/>
    <w:rsid w:val="004847DD"/>
    <w:rsid w:val="00484AF4"/>
    <w:rsid w:val="00484DB5"/>
    <w:rsid w:val="00485082"/>
    <w:rsid w:val="00485C4F"/>
    <w:rsid w:val="004866EB"/>
    <w:rsid w:val="004866F5"/>
    <w:rsid w:val="0048728A"/>
    <w:rsid w:val="0049015E"/>
    <w:rsid w:val="00490326"/>
    <w:rsid w:val="00490393"/>
    <w:rsid w:val="004923D3"/>
    <w:rsid w:val="0049250C"/>
    <w:rsid w:val="004926B8"/>
    <w:rsid w:val="00492D39"/>
    <w:rsid w:val="004934CC"/>
    <w:rsid w:val="004937C0"/>
    <w:rsid w:val="0049509D"/>
    <w:rsid w:val="004951AA"/>
    <w:rsid w:val="00495481"/>
    <w:rsid w:val="00495952"/>
    <w:rsid w:val="00496813"/>
    <w:rsid w:val="004972DD"/>
    <w:rsid w:val="004974EA"/>
    <w:rsid w:val="0049753E"/>
    <w:rsid w:val="004A0AF4"/>
    <w:rsid w:val="004A0D8B"/>
    <w:rsid w:val="004A0D99"/>
    <w:rsid w:val="004A101A"/>
    <w:rsid w:val="004A1058"/>
    <w:rsid w:val="004A10A6"/>
    <w:rsid w:val="004A12F6"/>
    <w:rsid w:val="004A171A"/>
    <w:rsid w:val="004A1ABF"/>
    <w:rsid w:val="004A1ACF"/>
    <w:rsid w:val="004A1AF5"/>
    <w:rsid w:val="004A23B0"/>
    <w:rsid w:val="004A2974"/>
    <w:rsid w:val="004A29CC"/>
    <w:rsid w:val="004A2F11"/>
    <w:rsid w:val="004A2F9F"/>
    <w:rsid w:val="004A45AF"/>
    <w:rsid w:val="004A54D2"/>
    <w:rsid w:val="004A54F5"/>
    <w:rsid w:val="004A59AF"/>
    <w:rsid w:val="004A5E22"/>
    <w:rsid w:val="004A64AD"/>
    <w:rsid w:val="004A677B"/>
    <w:rsid w:val="004A6C4F"/>
    <w:rsid w:val="004A70A7"/>
    <w:rsid w:val="004A730A"/>
    <w:rsid w:val="004A78B4"/>
    <w:rsid w:val="004A7A3F"/>
    <w:rsid w:val="004B071C"/>
    <w:rsid w:val="004B0AF6"/>
    <w:rsid w:val="004B0D07"/>
    <w:rsid w:val="004B0D0F"/>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E91"/>
    <w:rsid w:val="004C5F36"/>
    <w:rsid w:val="004C669E"/>
    <w:rsid w:val="004C7B4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2DC6"/>
    <w:rsid w:val="004F2F36"/>
    <w:rsid w:val="004F3707"/>
    <w:rsid w:val="004F3FF6"/>
    <w:rsid w:val="004F5471"/>
    <w:rsid w:val="004F6156"/>
    <w:rsid w:val="004F652C"/>
    <w:rsid w:val="004F7614"/>
    <w:rsid w:val="004F7625"/>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C13"/>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565"/>
    <w:rsid w:val="00513BFF"/>
    <w:rsid w:val="0051414A"/>
    <w:rsid w:val="005145B6"/>
    <w:rsid w:val="00514DAD"/>
    <w:rsid w:val="00514F66"/>
    <w:rsid w:val="005153DF"/>
    <w:rsid w:val="00515AEC"/>
    <w:rsid w:val="00515C63"/>
    <w:rsid w:val="0051620A"/>
    <w:rsid w:val="00516234"/>
    <w:rsid w:val="00516641"/>
    <w:rsid w:val="00516D73"/>
    <w:rsid w:val="00516F76"/>
    <w:rsid w:val="00517131"/>
    <w:rsid w:val="0051760E"/>
    <w:rsid w:val="00517C37"/>
    <w:rsid w:val="00520C77"/>
    <w:rsid w:val="00521E2C"/>
    <w:rsid w:val="00521E4C"/>
    <w:rsid w:val="0052213F"/>
    <w:rsid w:val="00523510"/>
    <w:rsid w:val="00523E72"/>
    <w:rsid w:val="0052418D"/>
    <w:rsid w:val="0052423E"/>
    <w:rsid w:val="0052428E"/>
    <w:rsid w:val="005246CD"/>
    <w:rsid w:val="00524B9E"/>
    <w:rsid w:val="00524BDA"/>
    <w:rsid w:val="00524C81"/>
    <w:rsid w:val="00525BD3"/>
    <w:rsid w:val="00525BF3"/>
    <w:rsid w:val="00525D28"/>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58A0"/>
    <w:rsid w:val="00535981"/>
    <w:rsid w:val="00536C86"/>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4943"/>
    <w:rsid w:val="00544BD6"/>
    <w:rsid w:val="00544F83"/>
    <w:rsid w:val="00545019"/>
    <w:rsid w:val="005455D1"/>
    <w:rsid w:val="00545850"/>
    <w:rsid w:val="005501A1"/>
    <w:rsid w:val="0055022D"/>
    <w:rsid w:val="00550404"/>
    <w:rsid w:val="00550C94"/>
    <w:rsid w:val="005513A4"/>
    <w:rsid w:val="00551BE5"/>
    <w:rsid w:val="00552185"/>
    <w:rsid w:val="0055241D"/>
    <w:rsid w:val="005524E2"/>
    <w:rsid w:val="005524F7"/>
    <w:rsid w:val="005537FB"/>
    <w:rsid w:val="00553986"/>
    <w:rsid w:val="005547C2"/>
    <w:rsid w:val="00554DC0"/>
    <w:rsid w:val="00554F1A"/>
    <w:rsid w:val="00554FF0"/>
    <w:rsid w:val="00555219"/>
    <w:rsid w:val="00555C7D"/>
    <w:rsid w:val="00555F37"/>
    <w:rsid w:val="00556565"/>
    <w:rsid w:val="00556881"/>
    <w:rsid w:val="005579E4"/>
    <w:rsid w:val="00557B11"/>
    <w:rsid w:val="00560486"/>
    <w:rsid w:val="00560D3D"/>
    <w:rsid w:val="00560F27"/>
    <w:rsid w:val="00561983"/>
    <w:rsid w:val="00561B89"/>
    <w:rsid w:val="00562A4F"/>
    <w:rsid w:val="00562A98"/>
    <w:rsid w:val="00562B6C"/>
    <w:rsid w:val="00562F7C"/>
    <w:rsid w:val="00562FDA"/>
    <w:rsid w:val="005636B4"/>
    <w:rsid w:val="0056430F"/>
    <w:rsid w:val="005645C5"/>
    <w:rsid w:val="0056465E"/>
    <w:rsid w:val="00564A7D"/>
    <w:rsid w:val="00564C0D"/>
    <w:rsid w:val="00564D92"/>
    <w:rsid w:val="00564EC1"/>
    <w:rsid w:val="0056537D"/>
    <w:rsid w:val="00565535"/>
    <w:rsid w:val="00565731"/>
    <w:rsid w:val="00565DF9"/>
    <w:rsid w:val="00566635"/>
    <w:rsid w:val="0056687A"/>
    <w:rsid w:val="00566DE6"/>
    <w:rsid w:val="005675BB"/>
    <w:rsid w:val="005679E0"/>
    <w:rsid w:val="00567FF9"/>
    <w:rsid w:val="005705D9"/>
    <w:rsid w:val="00570BA6"/>
    <w:rsid w:val="00571564"/>
    <w:rsid w:val="005715CF"/>
    <w:rsid w:val="005723A5"/>
    <w:rsid w:val="005729C6"/>
    <w:rsid w:val="00573C16"/>
    <w:rsid w:val="00574103"/>
    <w:rsid w:val="00574476"/>
    <w:rsid w:val="0057448F"/>
    <w:rsid w:val="00575C38"/>
    <w:rsid w:val="00575EB7"/>
    <w:rsid w:val="00576271"/>
    <w:rsid w:val="00576390"/>
    <w:rsid w:val="005765C0"/>
    <w:rsid w:val="00576DFF"/>
    <w:rsid w:val="00577248"/>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4D8F"/>
    <w:rsid w:val="005865D5"/>
    <w:rsid w:val="00586DA4"/>
    <w:rsid w:val="00587441"/>
    <w:rsid w:val="00587CB5"/>
    <w:rsid w:val="00587CCE"/>
    <w:rsid w:val="00587D7B"/>
    <w:rsid w:val="005900DC"/>
    <w:rsid w:val="0059010D"/>
    <w:rsid w:val="005908B4"/>
    <w:rsid w:val="00590ADC"/>
    <w:rsid w:val="00590F9A"/>
    <w:rsid w:val="00591582"/>
    <w:rsid w:val="00591DAC"/>
    <w:rsid w:val="00592B5B"/>
    <w:rsid w:val="00593499"/>
    <w:rsid w:val="005934A7"/>
    <w:rsid w:val="005945E4"/>
    <w:rsid w:val="00594CBA"/>
    <w:rsid w:val="00595BA8"/>
    <w:rsid w:val="00595FA8"/>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A6D30"/>
    <w:rsid w:val="005A78CA"/>
    <w:rsid w:val="005B00D6"/>
    <w:rsid w:val="005B034A"/>
    <w:rsid w:val="005B077E"/>
    <w:rsid w:val="005B0960"/>
    <w:rsid w:val="005B0B96"/>
    <w:rsid w:val="005B0E14"/>
    <w:rsid w:val="005B0F52"/>
    <w:rsid w:val="005B1485"/>
    <w:rsid w:val="005B195F"/>
    <w:rsid w:val="005B3452"/>
    <w:rsid w:val="005B356E"/>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E81"/>
    <w:rsid w:val="005D51C8"/>
    <w:rsid w:val="005D564F"/>
    <w:rsid w:val="005D62D6"/>
    <w:rsid w:val="005D647C"/>
    <w:rsid w:val="005D6BE2"/>
    <w:rsid w:val="005D6C8D"/>
    <w:rsid w:val="005D702E"/>
    <w:rsid w:val="005D7148"/>
    <w:rsid w:val="005E13A9"/>
    <w:rsid w:val="005E1BFB"/>
    <w:rsid w:val="005E1CB8"/>
    <w:rsid w:val="005E248A"/>
    <w:rsid w:val="005E2675"/>
    <w:rsid w:val="005E26D6"/>
    <w:rsid w:val="005E28E3"/>
    <w:rsid w:val="005E3CA6"/>
    <w:rsid w:val="005E3D42"/>
    <w:rsid w:val="005E3F93"/>
    <w:rsid w:val="005E458D"/>
    <w:rsid w:val="005E474E"/>
    <w:rsid w:val="005E51E1"/>
    <w:rsid w:val="005E52B4"/>
    <w:rsid w:val="005E54D3"/>
    <w:rsid w:val="005E5E97"/>
    <w:rsid w:val="005E6859"/>
    <w:rsid w:val="005E6C07"/>
    <w:rsid w:val="005E6DF4"/>
    <w:rsid w:val="005E76D2"/>
    <w:rsid w:val="005E7EFE"/>
    <w:rsid w:val="005F060F"/>
    <w:rsid w:val="005F07DD"/>
    <w:rsid w:val="005F0D3F"/>
    <w:rsid w:val="005F0F7D"/>
    <w:rsid w:val="005F245F"/>
    <w:rsid w:val="005F2B58"/>
    <w:rsid w:val="005F2E44"/>
    <w:rsid w:val="005F32CF"/>
    <w:rsid w:val="005F37F9"/>
    <w:rsid w:val="005F391D"/>
    <w:rsid w:val="005F3972"/>
    <w:rsid w:val="005F3CC7"/>
    <w:rsid w:val="005F4A2F"/>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736"/>
    <w:rsid w:val="00602F7C"/>
    <w:rsid w:val="006035B9"/>
    <w:rsid w:val="006039CE"/>
    <w:rsid w:val="00603C8E"/>
    <w:rsid w:val="00604353"/>
    <w:rsid w:val="00604880"/>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3659"/>
    <w:rsid w:val="0061370B"/>
    <w:rsid w:val="006147F2"/>
    <w:rsid w:val="00614C93"/>
    <w:rsid w:val="00614FCB"/>
    <w:rsid w:val="00615BF2"/>
    <w:rsid w:val="006163F7"/>
    <w:rsid w:val="006168D9"/>
    <w:rsid w:val="00616BE4"/>
    <w:rsid w:val="0061780B"/>
    <w:rsid w:val="00617AA0"/>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389C"/>
    <w:rsid w:val="00623AD0"/>
    <w:rsid w:val="006240FA"/>
    <w:rsid w:val="0062429A"/>
    <w:rsid w:val="006242E4"/>
    <w:rsid w:val="00624C15"/>
    <w:rsid w:val="006255C0"/>
    <w:rsid w:val="00625610"/>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26E"/>
    <w:rsid w:val="006466FC"/>
    <w:rsid w:val="00646863"/>
    <w:rsid w:val="00646EFE"/>
    <w:rsid w:val="006471EB"/>
    <w:rsid w:val="00647AAE"/>
    <w:rsid w:val="0065014F"/>
    <w:rsid w:val="00650A36"/>
    <w:rsid w:val="00650AFB"/>
    <w:rsid w:val="00650C97"/>
    <w:rsid w:val="00650CD3"/>
    <w:rsid w:val="00650CFF"/>
    <w:rsid w:val="006512B8"/>
    <w:rsid w:val="00651D30"/>
    <w:rsid w:val="00651E7D"/>
    <w:rsid w:val="00652552"/>
    <w:rsid w:val="00652936"/>
    <w:rsid w:val="00653032"/>
    <w:rsid w:val="00653477"/>
    <w:rsid w:val="006556AE"/>
    <w:rsid w:val="0065597B"/>
    <w:rsid w:val="00655A34"/>
    <w:rsid w:val="00655AA3"/>
    <w:rsid w:val="00655BEC"/>
    <w:rsid w:val="0065648C"/>
    <w:rsid w:val="00656596"/>
    <w:rsid w:val="00656A28"/>
    <w:rsid w:val="00656C95"/>
    <w:rsid w:val="0065711E"/>
    <w:rsid w:val="00660B8C"/>
    <w:rsid w:val="00660DAF"/>
    <w:rsid w:val="00660F28"/>
    <w:rsid w:val="0066103F"/>
    <w:rsid w:val="006611C7"/>
    <w:rsid w:val="0066193E"/>
    <w:rsid w:val="0066266B"/>
    <w:rsid w:val="006626CC"/>
    <w:rsid w:val="00662D0E"/>
    <w:rsid w:val="00662F58"/>
    <w:rsid w:val="0066335F"/>
    <w:rsid w:val="00663B9B"/>
    <w:rsid w:val="0066483A"/>
    <w:rsid w:val="006653E1"/>
    <w:rsid w:val="0066565B"/>
    <w:rsid w:val="00665A02"/>
    <w:rsid w:val="00666383"/>
    <w:rsid w:val="0066744C"/>
    <w:rsid w:val="00670004"/>
    <w:rsid w:val="00670206"/>
    <w:rsid w:val="006702E0"/>
    <w:rsid w:val="006705B4"/>
    <w:rsid w:val="00670653"/>
    <w:rsid w:val="00670AD9"/>
    <w:rsid w:val="00670B37"/>
    <w:rsid w:val="00671A2B"/>
    <w:rsid w:val="00671DD2"/>
    <w:rsid w:val="00671DE7"/>
    <w:rsid w:val="00671E94"/>
    <w:rsid w:val="00671FF8"/>
    <w:rsid w:val="006726EB"/>
    <w:rsid w:val="006739F7"/>
    <w:rsid w:val="00673A92"/>
    <w:rsid w:val="00674827"/>
    <w:rsid w:val="00675487"/>
    <w:rsid w:val="00675A3C"/>
    <w:rsid w:val="00675FC3"/>
    <w:rsid w:val="006770F7"/>
    <w:rsid w:val="0067763E"/>
    <w:rsid w:val="0067783F"/>
    <w:rsid w:val="00677BC3"/>
    <w:rsid w:val="00677C8E"/>
    <w:rsid w:val="00677D81"/>
    <w:rsid w:val="00680C70"/>
    <w:rsid w:val="00680FD2"/>
    <w:rsid w:val="00681896"/>
    <w:rsid w:val="00681B6A"/>
    <w:rsid w:val="00682AF4"/>
    <w:rsid w:val="00682C29"/>
    <w:rsid w:val="006831EE"/>
    <w:rsid w:val="0068340D"/>
    <w:rsid w:val="00683E27"/>
    <w:rsid w:val="00684143"/>
    <w:rsid w:val="00684339"/>
    <w:rsid w:val="00684D59"/>
    <w:rsid w:val="00684EB4"/>
    <w:rsid w:val="00685007"/>
    <w:rsid w:val="0068506F"/>
    <w:rsid w:val="00685502"/>
    <w:rsid w:val="006874B2"/>
    <w:rsid w:val="00687601"/>
    <w:rsid w:val="00687AAD"/>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D8F"/>
    <w:rsid w:val="00695388"/>
    <w:rsid w:val="00695C03"/>
    <w:rsid w:val="00695C51"/>
    <w:rsid w:val="00695ED0"/>
    <w:rsid w:val="006968F5"/>
    <w:rsid w:val="00696A51"/>
    <w:rsid w:val="00696D1D"/>
    <w:rsid w:val="00697319"/>
    <w:rsid w:val="00697D7D"/>
    <w:rsid w:val="006A0D45"/>
    <w:rsid w:val="006A1209"/>
    <w:rsid w:val="006A1296"/>
    <w:rsid w:val="006A37B6"/>
    <w:rsid w:val="006A3A88"/>
    <w:rsid w:val="006A3CE7"/>
    <w:rsid w:val="006A3DD8"/>
    <w:rsid w:val="006A4135"/>
    <w:rsid w:val="006A445C"/>
    <w:rsid w:val="006A4B48"/>
    <w:rsid w:val="006A4B8F"/>
    <w:rsid w:val="006A63BB"/>
    <w:rsid w:val="006A6C92"/>
    <w:rsid w:val="006A6FFA"/>
    <w:rsid w:val="006A7120"/>
    <w:rsid w:val="006A7356"/>
    <w:rsid w:val="006A7547"/>
    <w:rsid w:val="006A7765"/>
    <w:rsid w:val="006A7E89"/>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DE1"/>
    <w:rsid w:val="006C4496"/>
    <w:rsid w:val="006C4CC1"/>
    <w:rsid w:val="006C5329"/>
    <w:rsid w:val="006C6650"/>
    <w:rsid w:val="006C695F"/>
    <w:rsid w:val="006C6A80"/>
    <w:rsid w:val="006C73CD"/>
    <w:rsid w:val="006C7745"/>
    <w:rsid w:val="006D0A39"/>
    <w:rsid w:val="006D0FBA"/>
    <w:rsid w:val="006D15B1"/>
    <w:rsid w:val="006D22AA"/>
    <w:rsid w:val="006D2E0C"/>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1F8A"/>
    <w:rsid w:val="006E2298"/>
    <w:rsid w:val="006E2465"/>
    <w:rsid w:val="006E2D9E"/>
    <w:rsid w:val="006E3A80"/>
    <w:rsid w:val="006E4FB3"/>
    <w:rsid w:val="006E5A6B"/>
    <w:rsid w:val="006E5E96"/>
    <w:rsid w:val="006E63A8"/>
    <w:rsid w:val="006E7495"/>
    <w:rsid w:val="006E7FD0"/>
    <w:rsid w:val="006F0849"/>
    <w:rsid w:val="006F1049"/>
    <w:rsid w:val="006F17B2"/>
    <w:rsid w:val="006F1F86"/>
    <w:rsid w:val="006F22DD"/>
    <w:rsid w:val="006F297A"/>
    <w:rsid w:val="006F2A95"/>
    <w:rsid w:val="006F4188"/>
    <w:rsid w:val="006F4867"/>
    <w:rsid w:val="006F5386"/>
    <w:rsid w:val="006F5C06"/>
    <w:rsid w:val="006F6971"/>
    <w:rsid w:val="006F6B1A"/>
    <w:rsid w:val="006F7901"/>
    <w:rsid w:val="006F7A1A"/>
    <w:rsid w:val="006F7E86"/>
    <w:rsid w:val="00700266"/>
    <w:rsid w:val="007007C5"/>
    <w:rsid w:val="007009DE"/>
    <w:rsid w:val="00701A42"/>
    <w:rsid w:val="00701EFF"/>
    <w:rsid w:val="0070215B"/>
    <w:rsid w:val="00702207"/>
    <w:rsid w:val="007024E4"/>
    <w:rsid w:val="0070252B"/>
    <w:rsid w:val="00702857"/>
    <w:rsid w:val="00703106"/>
    <w:rsid w:val="00703332"/>
    <w:rsid w:val="00703382"/>
    <w:rsid w:val="0070379B"/>
    <w:rsid w:val="00703821"/>
    <w:rsid w:val="007039E1"/>
    <w:rsid w:val="00703CCA"/>
    <w:rsid w:val="00704DE9"/>
    <w:rsid w:val="007055CD"/>
    <w:rsid w:val="00705891"/>
    <w:rsid w:val="00705D98"/>
    <w:rsid w:val="00706944"/>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53D9"/>
    <w:rsid w:val="00716A81"/>
    <w:rsid w:val="00716EE3"/>
    <w:rsid w:val="007170DE"/>
    <w:rsid w:val="0071767A"/>
    <w:rsid w:val="007176A9"/>
    <w:rsid w:val="00720660"/>
    <w:rsid w:val="00720E69"/>
    <w:rsid w:val="0072107A"/>
    <w:rsid w:val="0072117F"/>
    <w:rsid w:val="00721245"/>
    <w:rsid w:val="00721280"/>
    <w:rsid w:val="007213E9"/>
    <w:rsid w:val="00721E5B"/>
    <w:rsid w:val="0072214D"/>
    <w:rsid w:val="007222BA"/>
    <w:rsid w:val="00722900"/>
    <w:rsid w:val="007235C1"/>
    <w:rsid w:val="007237B0"/>
    <w:rsid w:val="00723848"/>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721"/>
    <w:rsid w:val="00735908"/>
    <w:rsid w:val="007362D3"/>
    <w:rsid w:val="00736428"/>
    <w:rsid w:val="00736D1B"/>
    <w:rsid w:val="007370D0"/>
    <w:rsid w:val="007371EB"/>
    <w:rsid w:val="00737861"/>
    <w:rsid w:val="00737E61"/>
    <w:rsid w:val="00740A9B"/>
    <w:rsid w:val="00740B94"/>
    <w:rsid w:val="007412D9"/>
    <w:rsid w:val="00741695"/>
    <w:rsid w:val="00741874"/>
    <w:rsid w:val="00741F90"/>
    <w:rsid w:val="0074288E"/>
    <w:rsid w:val="00742D8C"/>
    <w:rsid w:val="00743BEC"/>
    <w:rsid w:val="007443AB"/>
    <w:rsid w:val="00744EC5"/>
    <w:rsid w:val="0074525F"/>
    <w:rsid w:val="00745660"/>
    <w:rsid w:val="00745D9C"/>
    <w:rsid w:val="00746120"/>
    <w:rsid w:val="00746CBA"/>
    <w:rsid w:val="00747551"/>
    <w:rsid w:val="0074774D"/>
    <w:rsid w:val="0074777E"/>
    <w:rsid w:val="00747BD3"/>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BD0"/>
    <w:rsid w:val="00755BD6"/>
    <w:rsid w:val="0075667B"/>
    <w:rsid w:val="007567F0"/>
    <w:rsid w:val="0075692B"/>
    <w:rsid w:val="00760546"/>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671"/>
    <w:rsid w:val="00771A59"/>
    <w:rsid w:val="00771BD9"/>
    <w:rsid w:val="007724F4"/>
    <w:rsid w:val="007726D9"/>
    <w:rsid w:val="00772DCE"/>
    <w:rsid w:val="00773852"/>
    <w:rsid w:val="0077396B"/>
    <w:rsid w:val="00773A7B"/>
    <w:rsid w:val="007746CA"/>
    <w:rsid w:val="00774DA4"/>
    <w:rsid w:val="007750A4"/>
    <w:rsid w:val="0077566F"/>
    <w:rsid w:val="00775F44"/>
    <w:rsid w:val="007763E5"/>
    <w:rsid w:val="0077657C"/>
    <w:rsid w:val="00776F08"/>
    <w:rsid w:val="007772BB"/>
    <w:rsid w:val="007772D2"/>
    <w:rsid w:val="007779DD"/>
    <w:rsid w:val="00777BAE"/>
    <w:rsid w:val="00777DD6"/>
    <w:rsid w:val="007801D4"/>
    <w:rsid w:val="00780A19"/>
    <w:rsid w:val="007817A4"/>
    <w:rsid w:val="0078281B"/>
    <w:rsid w:val="0078286F"/>
    <w:rsid w:val="007831A0"/>
    <w:rsid w:val="00784987"/>
    <w:rsid w:val="00785D1E"/>
    <w:rsid w:val="00785EB3"/>
    <w:rsid w:val="00785FCB"/>
    <w:rsid w:val="007863AC"/>
    <w:rsid w:val="00786AB2"/>
    <w:rsid w:val="0078770B"/>
    <w:rsid w:val="00787C57"/>
    <w:rsid w:val="00787D02"/>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C66"/>
    <w:rsid w:val="00797DE8"/>
    <w:rsid w:val="007A06AC"/>
    <w:rsid w:val="007A0EB0"/>
    <w:rsid w:val="007A0F8D"/>
    <w:rsid w:val="007A171D"/>
    <w:rsid w:val="007A1949"/>
    <w:rsid w:val="007A1BA2"/>
    <w:rsid w:val="007A228C"/>
    <w:rsid w:val="007A28DB"/>
    <w:rsid w:val="007A2ED2"/>
    <w:rsid w:val="007A2F9C"/>
    <w:rsid w:val="007A3F48"/>
    <w:rsid w:val="007A4005"/>
    <w:rsid w:val="007A4217"/>
    <w:rsid w:val="007A42EF"/>
    <w:rsid w:val="007A47C9"/>
    <w:rsid w:val="007A4B4D"/>
    <w:rsid w:val="007A50D9"/>
    <w:rsid w:val="007A5305"/>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C0418"/>
    <w:rsid w:val="007C097C"/>
    <w:rsid w:val="007C1383"/>
    <w:rsid w:val="007C1710"/>
    <w:rsid w:val="007C17BA"/>
    <w:rsid w:val="007C1A75"/>
    <w:rsid w:val="007C1F7C"/>
    <w:rsid w:val="007C21FB"/>
    <w:rsid w:val="007C2A9B"/>
    <w:rsid w:val="007C32E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9B3"/>
    <w:rsid w:val="007D1AE6"/>
    <w:rsid w:val="007D287B"/>
    <w:rsid w:val="007D2C10"/>
    <w:rsid w:val="007D3A1D"/>
    <w:rsid w:val="007D4565"/>
    <w:rsid w:val="007D4791"/>
    <w:rsid w:val="007D4FD7"/>
    <w:rsid w:val="007D5159"/>
    <w:rsid w:val="007D539D"/>
    <w:rsid w:val="007D5CF4"/>
    <w:rsid w:val="007D67A5"/>
    <w:rsid w:val="007D744C"/>
    <w:rsid w:val="007D7CF2"/>
    <w:rsid w:val="007E0BEE"/>
    <w:rsid w:val="007E180F"/>
    <w:rsid w:val="007E2236"/>
    <w:rsid w:val="007E23AE"/>
    <w:rsid w:val="007E258F"/>
    <w:rsid w:val="007E2639"/>
    <w:rsid w:val="007E2776"/>
    <w:rsid w:val="007E296B"/>
    <w:rsid w:val="007E3D16"/>
    <w:rsid w:val="007E3F11"/>
    <w:rsid w:val="007E47A1"/>
    <w:rsid w:val="007E48E2"/>
    <w:rsid w:val="007E4943"/>
    <w:rsid w:val="007E4F1A"/>
    <w:rsid w:val="007E50F3"/>
    <w:rsid w:val="007E54C9"/>
    <w:rsid w:val="007E59D5"/>
    <w:rsid w:val="007E5CE8"/>
    <w:rsid w:val="007E799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9D6"/>
    <w:rsid w:val="00800BD0"/>
    <w:rsid w:val="00801E39"/>
    <w:rsid w:val="008023AB"/>
    <w:rsid w:val="0080261D"/>
    <w:rsid w:val="008026EA"/>
    <w:rsid w:val="0080297F"/>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21A"/>
    <w:rsid w:val="00807567"/>
    <w:rsid w:val="00807E27"/>
    <w:rsid w:val="00807E57"/>
    <w:rsid w:val="0081039E"/>
    <w:rsid w:val="00810517"/>
    <w:rsid w:val="00811587"/>
    <w:rsid w:val="00811766"/>
    <w:rsid w:val="00811767"/>
    <w:rsid w:val="00811E61"/>
    <w:rsid w:val="008121CD"/>
    <w:rsid w:val="00812D90"/>
    <w:rsid w:val="008138B5"/>
    <w:rsid w:val="008138E2"/>
    <w:rsid w:val="00813E64"/>
    <w:rsid w:val="008140A5"/>
    <w:rsid w:val="00814989"/>
    <w:rsid w:val="008152B5"/>
    <w:rsid w:val="008154BA"/>
    <w:rsid w:val="00815820"/>
    <w:rsid w:val="00815B8A"/>
    <w:rsid w:val="00815B9D"/>
    <w:rsid w:val="00816042"/>
    <w:rsid w:val="00816CB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81C"/>
    <w:rsid w:val="008302E3"/>
    <w:rsid w:val="0083048E"/>
    <w:rsid w:val="00830B2E"/>
    <w:rsid w:val="00830D57"/>
    <w:rsid w:val="0083215F"/>
    <w:rsid w:val="0083229E"/>
    <w:rsid w:val="0083336F"/>
    <w:rsid w:val="00833840"/>
    <w:rsid w:val="00833848"/>
    <w:rsid w:val="00833886"/>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6C9"/>
    <w:rsid w:val="008448DC"/>
    <w:rsid w:val="00844EC8"/>
    <w:rsid w:val="008454D4"/>
    <w:rsid w:val="00845A1A"/>
    <w:rsid w:val="00845CE9"/>
    <w:rsid w:val="008460BA"/>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69D6"/>
    <w:rsid w:val="00856BAF"/>
    <w:rsid w:val="008579A8"/>
    <w:rsid w:val="00857C27"/>
    <w:rsid w:val="008600F6"/>
    <w:rsid w:val="00861391"/>
    <w:rsid w:val="00861BC6"/>
    <w:rsid w:val="008620A6"/>
    <w:rsid w:val="008627CF"/>
    <w:rsid w:val="00862E62"/>
    <w:rsid w:val="00862E76"/>
    <w:rsid w:val="008631DC"/>
    <w:rsid w:val="0086390D"/>
    <w:rsid w:val="00863C2F"/>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74E"/>
    <w:rsid w:val="00884A58"/>
    <w:rsid w:val="00885155"/>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6E01"/>
    <w:rsid w:val="00897190"/>
    <w:rsid w:val="008974C6"/>
    <w:rsid w:val="008A02C4"/>
    <w:rsid w:val="008A05D6"/>
    <w:rsid w:val="008A0B3D"/>
    <w:rsid w:val="008A0D82"/>
    <w:rsid w:val="008A1154"/>
    <w:rsid w:val="008A1D33"/>
    <w:rsid w:val="008A1E26"/>
    <w:rsid w:val="008A20E9"/>
    <w:rsid w:val="008A2487"/>
    <w:rsid w:val="008A2BB0"/>
    <w:rsid w:val="008A2FE4"/>
    <w:rsid w:val="008A39BF"/>
    <w:rsid w:val="008A4190"/>
    <w:rsid w:val="008A48FB"/>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4BF"/>
    <w:rsid w:val="008B35AF"/>
    <w:rsid w:val="008B3610"/>
    <w:rsid w:val="008B3ABB"/>
    <w:rsid w:val="008B3C26"/>
    <w:rsid w:val="008B430E"/>
    <w:rsid w:val="008B44F8"/>
    <w:rsid w:val="008B5084"/>
    <w:rsid w:val="008B55D5"/>
    <w:rsid w:val="008B6905"/>
    <w:rsid w:val="008B6EF2"/>
    <w:rsid w:val="008B71E9"/>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C66C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61F"/>
    <w:rsid w:val="008F2E34"/>
    <w:rsid w:val="008F364B"/>
    <w:rsid w:val="008F3B63"/>
    <w:rsid w:val="008F3CF1"/>
    <w:rsid w:val="008F412B"/>
    <w:rsid w:val="008F49D9"/>
    <w:rsid w:val="008F79F7"/>
    <w:rsid w:val="008F7FE6"/>
    <w:rsid w:val="00900301"/>
    <w:rsid w:val="009003E9"/>
    <w:rsid w:val="00900935"/>
    <w:rsid w:val="00900A0D"/>
    <w:rsid w:val="00900B26"/>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92B"/>
    <w:rsid w:val="00913AD2"/>
    <w:rsid w:val="00913CB6"/>
    <w:rsid w:val="009141DF"/>
    <w:rsid w:val="00915698"/>
    <w:rsid w:val="009167AA"/>
    <w:rsid w:val="00917786"/>
    <w:rsid w:val="00917FC5"/>
    <w:rsid w:val="009201AB"/>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493A"/>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5D99"/>
    <w:rsid w:val="00946386"/>
    <w:rsid w:val="009463F2"/>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5265"/>
    <w:rsid w:val="009554E5"/>
    <w:rsid w:val="00955782"/>
    <w:rsid w:val="009557E0"/>
    <w:rsid w:val="009558A8"/>
    <w:rsid w:val="00955D33"/>
    <w:rsid w:val="00956EA7"/>
    <w:rsid w:val="0095746A"/>
    <w:rsid w:val="00960422"/>
    <w:rsid w:val="00960F15"/>
    <w:rsid w:val="00960FDD"/>
    <w:rsid w:val="009616DF"/>
    <w:rsid w:val="00961826"/>
    <w:rsid w:val="00961BDD"/>
    <w:rsid w:val="00962F43"/>
    <w:rsid w:val="009630A7"/>
    <w:rsid w:val="00963352"/>
    <w:rsid w:val="00963524"/>
    <w:rsid w:val="0096386E"/>
    <w:rsid w:val="00963B17"/>
    <w:rsid w:val="00963E8B"/>
    <w:rsid w:val="00963EDA"/>
    <w:rsid w:val="009649D8"/>
    <w:rsid w:val="00964FC5"/>
    <w:rsid w:val="009652B0"/>
    <w:rsid w:val="00965508"/>
    <w:rsid w:val="00965C4F"/>
    <w:rsid w:val="00966095"/>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108"/>
    <w:rsid w:val="009735DB"/>
    <w:rsid w:val="00973B5E"/>
    <w:rsid w:val="009740F2"/>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627B"/>
    <w:rsid w:val="00987627"/>
    <w:rsid w:val="00987DE0"/>
    <w:rsid w:val="00991850"/>
    <w:rsid w:val="009924D8"/>
    <w:rsid w:val="00992879"/>
    <w:rsid w:val="00992D6C"/>
    <w:rsid w:val="00993A4F"/>
    <w:rsid w:val="00994217"/>
    <w:rsid w:val="00995805"/>
    <w:rsid w:val="00996D73"/>
    <w:rsid w:val="00996F7D"/>
    <w:rsid w:val="0099754A"/>
    <w:rsid w:val="00997BB1"/>
    <w:rsid w:val="009A0D22"/>
    <w:rsid w:val="009A19C3"/>
    <w:rsid w:val="009A24B1"/>
    <w:rsid w:val="009A3709"/>
    <w:rsid w:val="009A487D"/>
    <w:rsid w:val="009A4A7C"/>
    <w:rsid w:val="009A58DB"/>
    <w:rsid w:val="009A5CB0"/>
    <w:rsid w:val="009A5D41"/>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508A"/>
    <w:rsid w:val="009B5864"/>
    <w:rsid w:val="009B6559"/>
    <w:rsid w:val="009B6C08"/>
    <w:rsid w:val="009B7312"/>
    <w:rsid w:val="009B781D"/>
    <w:rsid w:val="009C12C9"/>
    <w:rsid w:val="009C2556"/>
    <w:rsid w:val="009C26DE"/>
    <w:rsid w:val="009C2F47"/>
    <w:rsid w:val="009C2F86"/>
    <w:rsid w:val="009C35C7"/>
    <w:rsid w:val="009C429E"/>
    <w:rsid w:val="009C4405"/>
    <w:rsid w:val="009C518D"/>
    <w:rsid w:val="009C5A29"/>
    <w:rsid w:val="009C5BB4"/>
    <w:rsid w:val="009C6543"/>
    <w:rsid w:val="009C686D"/>
    <w:rsid w:val="009C71F9"/>
    <w:rsid w:val="009C72A7"/>
    <w:rsid w:val="009D0240"/>
    <w:rsid w:val="009D0501"/>
    <w:rsid w:val="009D0753"/>
    <w:rsid w:val="009D0985"/>
    <w:rsid w:val="009D111C"/>
    <w:rsid w:val="009D16E4"/>
    <w:rsid w:val="009D1A7A"/>
    <w:rsid w:val="009D1CC1"/>
    <w:rsid w:val="009D1DF8"/>
    <w:rsid w:val="009D20E4"/>
    <w:rsid w:val="009D30A6"/>
    <w:rsid w:val="009D30B2"/>
    <w:rsid w:val="009D3ACD"/>
    <w:rsid w:val="009D3C60"/>
    <w:rsid w:val="009D3DD9"/>
    <w:rsid w:val="009D40F3"/>
    <w:rsid w:val="009D4581"/>
    <w:rsid w:val="009D4A9D"/>
    <w:rsid w:val="009D4C88"/>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776F"/>
    <w:rsid w:val="009E7B3A"/>
    <w:rsid w:val="009E7F2D"/>
    <w:rsid w:val="009F055C"/>
    <w:rsid w:val="009F0975"/>
    <w:rsid w:val="009F0FA7"/>
    <w:rsid w:val="009F0FAC"/>
    <w:rsid w:val="009F18DD"/>
    <w:rsid w:val="009F1D64"/>
    <w:rsid w:val="009F21EB"/>
    <w:rsid w:val="009F2200"/>
    <w:rsid w:val="009F2CEF"/>
    <w:rsid w:val="009F546D"/>
    <w:rsid w:val="009F54F1"/>
    <w:rsid w:val="009F594A"/>
    <w:rsid w:val="009F5F1E"/>
    <w:rsid w:val="009F6523"/>
    <w:rsid w:val="009F7387"/>
    <w:rsid w:val="009F73C0"/>
    <w:rsid w:val="009F77BB"/>
    <w:rsid w:val="009F7C5F"/>
    <w:rsid w:val="009F7F60"/>
    <w:rsid w:val="00A0139E"/>
    <w:rsid w:val="00A013A8"/>
    <w:rsid w:val="00A01F97"/>
    <w:rsid w:val="00A02058"/>
    <w:rsid w:val="00A028A9"/>
    <w:rsid w:val="00A037F7"/>
    <w:rsid w:val="00A03E04"/>
    <w:rsid w:val="00A046CC"/>
    <w:rsid w:val="00A0490D"/>
    <w:rsid w:val="00A04CEC"/>
    <w:rsid w:val="00A04FBA"/>
    <w:rsid w:val="00A05127"/>
    <w:rsid w:val="00A05152"/>
    <w:rsid w:val="00A05975"/>
    <w:rsid w:val="00A05BA8"/>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23F"/>
    <w:rsid w:val="00A144EF"/>
    <w:rsid w:val="00A14A5F"/>
    <w:rsid w:val="00A14BA1"/>
    <w:rsid w:val="00A151D2"/>
    <w:rsid w:val="00A16D21"/>
    <w:rsid w:val="00A16EE8"/>
    <w:rsid w:val="00A17F00"/>
    <w:rsid w:val="00A209B5"/>
    <w:rsid w:val="00A20A8E"/>
    <w:rsid w:val="00A216F3"/>
    <w:rsid w:val="00A21729"/>
    <w:rsid w:val="00A2194F"/>
    <w:rsid w:val="00A2390A"/>
    <w:rsid w:val="00A23F66"/>
    <w:rsid w:val="00A24456"/>
    <w:rsid w:val="00A2468C"/>
    <w:rsid w:val="00A258DC"/>
    <w:rsid w:val="00A25EF4"/>
    <w:rsid w:val="00A26300"/>
    <w:rsid w:val="00A27236"/>
    <w:rsid w:val="00A302B8"/>
    <w:rsid w:val="00A30574"/>
    <w:rsid w:val="00A314D6"/>
    <w:rsid w:val="00A31CD9"/>
    <w:rsid w:val="00A31CE8"/>
    <w:rsid w:val="00A327CD"/>
    <w:rsid w:val="00A33055"/>
    <w:rsid w:val="00A33515"/>
    <w:rsid w:val="00A3371A"/>
    <w:rsid w:val="00A340ED"/>
    <w:rsid w:val="00A3442C"/>
    <w:rsid w:val="00A347E4"/>
    <w:rsid w:val="00A34F68"/>
    <w:rsid w:val="00A351E3"/>
    <w:rsid w:val="00A35EF1"/>
    <w:rsid w:val="00A35FF5"/>
    <w:rsid w:val="00A3616D"/>
    <w:rsid w:val="00A36917"/>
    <w:rsid w:val="00A36A42"/>
    <w:rsid w:val="00A36C08"/>
    <w:rsid w:val="00A401A2"/>
    <w:rsid w:val="00A40659"/>
    <w:rsid w:val="00A40D34"/>
    <w:rsid w:val="00A40D7A"/>
    <w:rsid w:val="00A4104D"/>
    <w:rsid w:val="00A412FA"/>
    <w:rsid w:val="00A4141E"/>
    <w:rsid w:val="00A41AA8"/>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9F4"/>
    <w:rsid w:val="00A53F84"/>
    <w:rsid w:val="00A542B6"/>
    <w:rsid w:val="00A545C4"/>
    <w:rsid w:val="00A55113"/>
    <w:rsid w:val="00A55E0E"/>
    <w:rsid w:val="00A5616C"/>
    <w:rsid w:val="00A56232"/>
    <w:rsid w:val="00A56317"/>
    <w:rsid w:val="00A5648B"/>
    <w:rsid w:val="00A5661A"/>
    <w:rsid w:val="00A566D3"/>
    <w:rsid w:val="00A56F0F"/>
    <w:rsid w:val="00A570A8"/>
    <w:rsid w:val="00A5720C"/>
    <w:rsid w:val="00A5762E"/>
    <w:rsid w:val="00A5780B"/>
    <w:rsid w:val="00A57886"/>
    <w:rsid w:val="00A607A4"/>
    <w:rsid w:val="00A611F4"/>
    <w:rsid w:val="00A6160C"/>
    <w:rsid w:val="00A62E32"/>
    <w:rsid w:val="00A62FC6"/>
    <w:rsid w:val="00A65471"/>
    <w:rsid w:val="00A6563A"/>
    <w:rsid w:val="00A659B9"/>
    <w:rsid w:val="00A65BBE"/>
    <w:rsid w:val="00A65F4B"/>
    <w:rsid w:val="00A660F2"/>
    <w:rsid w:val="00A66578"/>
    <w:rsid w:val="00A66764"/>
    <w:rsid w:val="00A66A57"/>
    <w:rsid w:val="00A66BE5"/>
    <w:rsid w:val="00A7004F"/>
    <w:rsid w:val="00A7083D"/>
    <w:rsid w:val="00A70B19"/>
    <w:rsid w:val="00A72F2B"/>
    <w:rsid w:val="00A72FC5"/>
    <w:rsid w:val="00A72FFD"/>
    <w:rsid w:val="00A73092"/>
    <w:rsid w:val="00A7384A"/>
    <w:rsid w:val="00A7443E"/>
    <w:rsid w:val="00A74973"/>
    <w:rsid w:val="00A7498F"/>
    <w:rsid w:val="00A74F0D"/>
    <w:rsid w:val="00A751AD"/>
    <w:rsid w:val="00A75256"/>
    <w:rsid w:val="00A7535B"/>
    <w:rsid w:val="00A806AF"/>
    <w:rsid w:val="00A80755"/>
    <w:rsid w:val="00A80A50"/>
    <w:rsid w:val="00A80B8C"/>
    <w:rsid w:val="00A81C4A"/>
    <w:rsid w:val="00A83017"/>
    <w:rsid w:val="00A8322A"/>
    <w:rsid w:val="00A8335A"/>
    <w:rsid w:val="00A834FB"/>
    <w:rsid w:val="00A83E78"/>
    <w:rsid w:val="00A84581"/>
    <w:rsid w:val="00A84C50"/>
    <w:rsid w:val="00A84F14"/>
    <w:rsid w:val="00A85108"/>
    <w:rsid w:val="00A85533"/>
    <w:rsid w:val="00A855E5"/>
    <w:rsid w:val="00A86432"/>
    <w:rsid w:val="00A8648E"/>
    <w:rsid w:val="00A87063"/>
    <w:rsid w:val="00A875E5"/>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5827"/>
    <w:rsid w:val="00A9703D"/>
    <w:rsid w:val="00A975C4"/>
    <w:rsid w:val="00A97854"/>
    <w:rsid w:val="00A97AD6"/>
    <w:rsid w:val="00A97C81"/>
    <w:rsid w:val="00A97EEE"/>
    <w:rsid w:val="00AA11EB"/>
    <w:rsid w:val="00AA26BD"/>
    <w:rsid w:val="00AA40C6"/>
    <w:rsid w:val="00AA42C2"/>
    <w:rsid w:val="00AA4AA7"/>
    <w:rsid w:val="00AA4D3F"/>
    <w:rsid w:val="00AA5150"/>
    <w:rsid w:val="00AA6BD9"/>
    <w:rsid w:val="00AA727F"/>
    <w:rsid w:val="00AB04A5"/>
    <w:rsid w:val="00AB0AB3"/>
    <w:rsid w:val="00AB0C9E"/>
    <w:rsid w:val="00AB0D18"/>
    <w:rsid w:val="00AB0D23"/>
    <w:rsid w:val="00AB18C0"/>
    <w:rsid w:val="00AB1F72"/>
    <w:rsid w:val="00AB25BA"/>
    <w:rsid w:val="00AB26B1"/>
    <w:rsid w:val="00AB27C3"/>
    <w:rsid w:val="00AB2CEB"/>
    <w:rsid w:val="00AB3EB7"/>
    <w:rsid w:val="00AB49CE"/>
    <w:rsid w:val="00AB49FC"/>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72D"/>
    <w:rsid w:val="00AD39B5"/>
    <w:rsid w:val="00AD3DA3"/>
    <w:rsid w:val="00AD3ECF"/>
    <w:rsid w:val="00AD45A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A9A"/>
    <w:rsid w:val="00AE7739"/>
    <w:rsid w:val="00AE77F2"/>
    <w:rsid w:val="00AE77FF"/>
    <w:rsid w:val="00AE7F76"/>
    <w:rsid w:val="00AF00DB"/>
    <w:rsid w:val="00AF04FC"/>
    <w:rsid w:val="00AF06F5"/>
    <w:rsid w:val="00AF0FD5"/>
    <w:rsid w:val="00AF17E0"/>
    <w:rsid w:val="00AF22F4"/>
    <w:rsid w:val="00AF2BBA"/>
    <w:rsid w:val="00AF3005"/>
    <w:rsid w:val="00AF41A1"/>
    <w:rsid w:val="00AF4271"/>
    <w:rsid w:val="00AF45AD"/>
    <w:rsid w:val="00AF4AB5"/>
    <w:rsid w:val="00AF50E2"/>
    <w:rsid w:val="00AF5300"/>
    <w:rsid w:val="00AF5AF3"/>
    <w:rsid w:val="00AF5E6D"/>
    <w:rsid w:val="00AF5F2A"/>
    <w:rsid w:val="00AF6100"/>
    <w:rsid w:val="00AF64B1"/>
    <w:rsid w:val="00AF6C4A"/>
    <w:rsid w:val="00AF7331"/>
    <w:rsid w:val="00AF73C7"/>
    <w:rsid w:val="00AF78EF"/>
    <w:rsid w:val="00AF7D6F"/>
    <w:rsid w:val="00AF7F7B"/>
    <w:rsid w:val="00AF7FA3"/>
    <w:rsid w:val="00B0145C"/>
    <w:rsid w:val="00B0183A"/>
    <w:rsid w:val="00B01D69"/>
    <w:rsid w:val="00B02ABD"/>
    <w:rsid w:val="00B02FA0"/>
    <w:rsid w:val="00B031F6"/>
    <w:rsid w:val="00B03E76"/>
    <w:rsid w:val="00B03EF8"/>
    <w:rsid w:val="00B04284"/>
    <w:rsid w:val="00B04AB1"/>
    <w:rsid w:val="00B059FD"/>
    <w:rsid w:val="00B05B8A"/>
    <w:rsid w:val="00B05F38"/>
    <w:rsid w:val="00B07251"/>
    <w:rsid w:val="00B07393"/>
    <w:rsid w:val="00B07E37"/>
    <w:rsid w:val="00B10B39"/>
    <w:rsid w:val="00B12566"/>
    <w:rsid w:val="00B126DE"/>
    <w:rsid w:val="00B12FFD"/>
    <w:rsid w:val="00B134C8"/>
    <w:rsid w:val="00B1350A"/>
    <w:rsid w:val="00B1394B"/>
    <w:rsid w:val="00B140F6"/>
    <w:rsid w:val="00B1410A"/>
    <w:rsid w:val="00B14ABF"/>
    <w:rsid w:val="00B1504A"/>
    <w:rsid w:val="00B151D0"/>
    <w:rsid w:val="00B15268"/>
    <w:rsid w:val="00B155B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BF"/>
    <w:rsid w:val="00B254FB"/>
    <w:rsid w:val="00B27861"/>
    <w:rsid w:val="00B30C43"/>
    <w:rsid w:val="00B32AE3"/>
    <w:rsid w:val="00B32CD0"/>
    <w:rsid w:val="00B3456B"/>
    <w:rsid w:val="00B34CBA"/>
    <w:rsid w:val="00B34CE0"/>
    <w:rsid w:val="00B3539C"/>
    <w:rsid w:val="00B35C35"/>
    <w:rsid w:val="00B35D51"/>
    <w:rsid w:val="00B36288"/>
    <w:rsid w:val="00B3661F"/>
    <w:rsid w:val="00B37241"/>
    <w:rsid w:val="00B37D4B"/>
    <w:rsid w:val="00B37DAF"/>
    <w:rsid w:val="00B40123"/>
    <w:rsid w:val="00B4015E"/>
    <w:rsid w:val="00B40211"/>
    <w:rsid w:val="00B4034B"/>
    <w:rsid w:val="00B4058F"/>
    <w:rsid w:val="00B408DE"/>
    <w:rsid w:val="00B4143C"/>
    <w:rsid w:val="00B420DD"/>
    <w:rsid w:val="00B43238"/>
    <w:rsid w:val="00B43255"/>
    <w:rsid w:val="00B43950"/>
    <w:rsid w:val="00B439DA"/>
    <w:rsid w:val="00B4433C"/>
    <w:rsid w:val="00B446B1"/>
    <w:rsid w:val="00B4551E"/>
    <w:rsid w:val="00B462B1"/>
    <w:rsid w:val="00B46DA9"/>
    <w:rsid w:val="00B47036"/>
    <w:rsid w:val="00B4719B"/>
    <w:rsid w:val="00B47979"/>
    <w:rsid w:val="00B47D3D"/>
    <w:rsid w:val="00B506FE"/>
    <w:rsid w:val="00B51A79"/>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200B"/>
    <w:rsid w:val="00B62302"/>
    <w:rsid w:val="00B633D2"/>
    <w:rsid w:val="00B6347D"/>
    <w:rsid w:val="00B635B4"/>
    <w:rsid w:val="00B6453C"/>
    <w:rsid w:val="00B648B6"/>
    <w:rsid w:val="00B648DE"/>
    <w:rsid w:val="00B65A05"/>
    <w:rsid w:val="00B662D7"/>
    <w:rsid w:val="00B66AF3"/>
    <w:rsid w:val="00B6741F"/>
    <w:rsid w:val="00B676E3"/>
    <w:rsid w:val="00B67709"/>
    <w:rsid w:val="00B67EE9"/>
    <w:rsid w:val="00B71209"/>
    <w:rsid w:val="00B71279"/>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6D5E"/>
    <w:rsid w:val="00B8790F"/>
    <w:rsid w:val="00B87B83"/>
    <w:rsid w:val="00B87E47"/>
    <w:rsid w:val="00B90D14"/>
    <w:rsid w:val="00B9112A"/>
    <w:rsid w:val="00B91404"/>
    <w:rsid w:val="00B91BAB"/>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13F2"/>
    <w:rsid w:val="00BA1A9C"/>
    <w:rsid w:val="00BA1BFC"/>
    <w:rsid w:val="00BA2DC9"/>
    <w:rsid w:val="00BA3C21"/>
    <w:rsid w:val="00BA3DFF"/>
    <w:rsid w:val="00BA4231"/>
    <w:rsid w:val="00BA45F1"/>
    <w:rsid w:val="00BA4857"/>
    <w:rsid w:val="00BA50F4"/>
    <w:rsid w:val="00BA5AEE"/>
    <w:rsid w:val="00BA5EDC"/>
    <w:rsid w:val="00BA5F73"/>
    <w:rsid w:val="00BA6B40"/>
    <w:rsid w:val="00BA6F1D"/>
    <w:rsid w:val="00BA6F5C"/>
    <w:rsid w:val="00BA714D"/>
    <w:rsid w:val="00BA7D96"/>
    <w:rsid w:val="00BA7FB8"/>
    <w:rsid w:val="00BB0372"/>
    <w:rsid w:val="00BB08AD"/>
    <w:rsid w:val="00BB0A94"/>
    <w:rsid w:val="00BB1522"/>
    <w:rsid w:val="00BB1EB3"/>
    <w:rsid w:val="00BB1FE2"/>
    <w:rsid w:val="00BB304B"/>
    <w:rsid w:val="00BB35AC"/>
    <w:rsid w:val="00BB3622"/>
    <w:rsid w:val="00BB381F"/>
    <w:rsid w:val="00BB3825"/>
    <w:rsid w:val="00BB4AA9"/>
    <w:rsid w:val="00BB4B3D"/>
    <w:rsid w:val="00BB4C18"/>
    <w:rsid w:val="00BB5063"/>
    <w:rsid w:val="00BB581C"/>
    <w:rsid w:val="00BB5875"/>
    <w:rsid w:val="00BB5886"/>
    <w:rsid w:val="00BB6097"/>
    <w:rsid w:val="00BB66B3"/>
    <w:rsid w:val="00BB66BE"/>
    <w:rsid w:val="00BB6C00"/>
    <w:rsid w:val="00BB6D8B"/>
    <w:rsid w:val="00BB793C"/>
    <w:rsid w:val="00BC0B00"/>
    <w:rsid w:val="00BC0F3B"/>
    <w:rsid w:val="00BC1D11"/>
    <w:rsid w:val="00BC1EB4"/>
    <w:rsid w:val="00BC2444"/>
    <w:rsid w:val="00BC311A"/>
    <w:rsid w:val="00BC3713"/>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DB2"/>
    <w:rsid w:val="00BE5E1D"/>
    <w:rsid w:val="00BE6002"/>
    <w:rsid w:val="00BE6038"/>
    <w:rsid w:val="00BE6162"/>
    <w:rsid w:val="00BE6747"/>
    <w:rsid w:val="00BE690F"/>
    <w:rsid w:val="00BE73F1"/>
    <w:rsid w:val="00BE73F5"/>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3483"/>
    <w:rsid w:val="00C04A72"/>
    <w:rsid w:val="00C04E29"/>
    <w:rsid w:val="00C04F05"/>
    <w:rsid w:val="00C05930"/>
    <w:rsid w:val="00C05A89"/>
    <w:rsid w:val="00C0677F"/>
    <w:rsid w:val="00C06D1D"/>
    <w:rsid w:val="00C074EC"/>
    <w:rsid w:val="00C07CFC"/>
    <w:rsid w:val="00C1089F"/>
    <w:rsid w:val="00C109E5"/>
    <w:rsid w:val="00C10AC7"/>
    <w:rsid w:val="00C11550"/>
    <w:rsid w:val="00C11C4F"/>
    <w:rsid w:val="00C130B5"/>
    <w:rsid w:val="00C13CAE"/>
    <w:rsid w:val="00C1431E"/>
    <w:rsid w:val="00C1486D"/>
    <w:rsid w:val="00C14BCF"/>
    <w:rsid w:val="00C14C1B"/>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32"/>
    <w:rsid w:val="00C25793"/>
    <w:rsid w:val="00C25ADF"/>
    <w:rsid w:val="00C25F9F"/>
    <w:rsid w:val="00C26083"/>
    <w:rsid w:val="00C2646D"/>
    <w:rsid w:val="00C30511"/>
    <w:rsid w:val="00C3072A"/>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2FFD"/>
    <w:rsid w:val="00C53132"/>
    <w:rsid w:val="00C53661"/>
    <w:rsid w:val="00C5379B"/>
    <w:rsid w:val="00C541BE"/>
    <w:rsid w:val="00C54402"/>
    <w:rsid w:val="00C549AE"/>
    <w:rsid w:val="00C54B9F"/>
    <w:rsid w:val="00C54EDB"/>
    <w:rsid w:val="00C55A75"/>
    <w:rsid w:val="00C560C6"/>
    <w:rsid w:val="00C569A0"/>
    <w:rsid w:val="00C56B19"/>
    <w:rsid w:val="00C576FD"/>
    <w:rsid w:val="00C60230"/>
    <w:rsid w:val="00C604E7"/>
    <w:rsid w:val="00C6088E"/>
    <w:rsid w:val="00C60B17"/>
    <w:rsid w:val="00C62089"/>
    <w:rsid w:val="00C620B5"/>
    <w:rsid w:val="00C6261B"/>
    <w:rsid w:val="00C627CC"/>
    <w:rsid w:val="00C63152"/>
    <w:rsid w:val="00C632E0"/>
    <w:rsid w:val="00C63454"/>
    <w:rsid w:val="00C63663"/>
    <w:rsid w:val="00C64390"/>
    <w:rsid w:val="00C64594"/>
    <w:rsid w:val="00C650EB"/>
    <w:rsid w:val="00C66164"/>
    <w:rsid w:val="00C667C7"/>
    <w:rsid w:val="00C66AA0"/>
    <w:rsid w:val="00C66C8C"/>
    <w:rsid w:val="00C66D82"/>
    <w:rsid w:val="00C67257"/>
    <w:rsid w:val="00C67E55"/>
    <w:rsid w:val="00C67EDE"/>
    <w:rsid w:val="00C7070C"/>
    <w:rsid w:val="00C70A5B"/>
    <w:rsid w:val="00C70ABA"/>
    <w:rsid w:val="00C70BAB"/>
    <w:rsid w:val="00C70D0D"/>
    <w:rsid w:val="00C7119E"/>
    <w:rsid w:val="00C71DD7"/>
    <w:rsid w:val="00C72483"/>
    <w:rsid w:val="00C72766"/>
    <w:rsid w:val="00C741A6"/>
    <w:rsid w:val="00C742D9"/>
    <w:rsid w:val="00C74885"/>
    <w:rsid w:val="00C74887"/>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394"/>
    <w:rsid w:val="00C927A4"/>
    <w:rsid w:val="00C92822"/>
    <w:rsid w:val="00C92A87"/>
    <w:rsid w:val="00C92C01"/>
    <w:rsid w:val="00C92D60"/>
    <w:rsid w:val="00C932D8"/>
    <w:rsid w:val="00C93578"/>
    <w:rsid w:val="00C93867"/>
    <w:rsid w:val="00C939CE"/>
    <w:rsid w:val="00C94C3E"/>
    <w:rsid w:val="00C94E36"/>
    <w:rsid w:val="00C95336"/>
    <w:rsid w:val="00C9589D"/>
    <w:rsid w:val="00C95AE1"/>
    <w:rsid w:val="00C9636B"/>
    <w:rsid w:val="00C9726B"/>
    <w:rsid w:val="00C97FBB"/>
    <w:rsid w:val="00CA0502"/>
    <w:rsid w:val="00CA0AB4"/>
    <w:rsid w:val="00CA3479"/>
    <w:rsid w:val="00CA3CEF"/>
    <w:rsid w:val="00CA46B9"/>
    <w:rsid w:val="00CA5AFC"/>
    <w:rsid w:val="00CA5C6C"/>
    <w:rsid w:val="00CA6548"/>
    <w:rsid w:val="00CA66D5"/>
    <w:rsid w:val="00CA6BE0"/>
    <w:rsid w:val="00CA6C7E"/>
    <w:rsid w:val="00CA6DB5"/>
    <w:rsid w:val="00CA6F9B"/>
    <w:rsid w:val="00CA7BDD"/>
    <w:rsid w:val="00CA7E93"/>
    <w:rsid w:val="00CA7F49"/>
    <w:rsid w:val="00CB0E86"/>
    <w:rsid w:val="00CB1737"/>
    <w:rsid w:val="00CB2329"/>
    <w:rsid w:val="00CB28B6"/>
    <w:rsid w:val="00CB29B2"/>
    <w:rsid w:val="00CB2EAF"/>
    <w:rsid w:val="00CB2FB4"/>
    <w:rsid w:val="00CB334B"/>
    <w:rsid w:val="00CB3F7F"/>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954"/>
    <w:rsid w:val="00CC3D05"/>
    <w:rsid w:val="00CC3E62"/>
    <w:rsid w:val="00CC40E4"/>
    <w:rsid w:val="00CC4147"/>
    <w:rsid w:val="00CC4348"/>
    <w:rsid w:val="00CC4577"/>
    <w:rsid w:val="00CC4830"/>
    <w:rsid w:val="00CC48C0"/>
    <w:rsid w:val="00CC5B62"/>
    <w:rsid w:val="00CC60DA"/>
    <w:rsid w:val="00CC692E"/>
    <w:rsid w:val="00CC69D5"/>
    <w:rsid w:val="00CC6C26"/>
    <w:rsid w:val="00CC6EE7"/>
    <w:rsid w:val="00CC759C"/>
    <w:rsid w:val="00CC7B23"/>
    <w:rsid w:val="00CC7D5A"/>
    <w:rsid w:val="00CD0603"/>
    <w:rsid w:val="00CD0AAA"/>
    <w:rsid w:val="00CD0C9C"/>
    <w:rsid w:val="00CD0F1A"/>
    <w:rsid w:val="00CD10C5"/>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6CE0"/>
    <w:rsid w:val="00CF020D"/>
    <w:rsid w:val="00CF0E3B"/>
    <w:rsid w:val="00CF1FF5"/>
    <w:rsid w:val="00CF28CD"/>
    <w:rsid w:val="00CF4671"/>
    <w:rsid w:val="00CF4A64"/>
    <w:rsid w:val="00CF4B97"/>
    <w:rsid w:val="00CF5333"/>
    <w:rsid w:val="00CF57A9"/>
    <w:rsid w:val="00CF59D3"/>
    <w:rsid w:val="00CF5A38"/>
    <w:rsid w:val="00CF5B35"/>
    <w:rsid w:val="00CF6239"/>
    <w:rsid w:val="00CF6639"/>
    <w:rsid w:val="00CF6A84"/>
    <w:rsid w:val="00CF6F5D"/>
    <w:rsid w:val="00CF73C6"/>
    <w:rsid w:val="00CF787C"/>
    <w:rsid w:val="00D00F11"/>
    <w:rsid w:val="00D01735"/>
    <w:rsid w:val="00D01AB7"/>
    <w:rsid w:val="00D031C7"/>
    <w:rsid w:val="00D038D5"/>
    <w:rsid w:val="00D03B25"/>
    <w:rsid w:val="00D03B2B"/>
    <w:rsid w:val="00D041F2"/>
    <w:rsid w:val="00D04EE1"/>
    <w:rsid w:val="00D0573B"/>
    <w:rsid w:val="00D05CE2"/>
    <w:rsid w:val="00D06127"/>
    <w:rsid w:val="00D102A5"/>
    <w:rsid w:val="00D103D0"/>
    <w:rsid w:val="00D10A32"/>
    <w:rsid w:val="00D10AED"/>
    <w:rsid w:val="00D10BA7"/>
    <w:rsid w:val="00D11030"/>
    <w:rsid w:val="00D1108A"/>
    <w:rsid w:val="00D11709"/>
    <w:rsid w:val="00D11799"/>
    <w:rsid w:val="00D1189A"/>
    <w:rsid w:val="00D121A4"/>
    <w:rsid w:val="00D123FE"/>
    <w:rsid w:val="00D135F1"/>
    <w:rsid w:val="00D13CD5"/>
    <w:rsid w:val="00D13F5A"/>
    <w:rsid w:val="00D14229"/>
    <w:rsid w:val="00D144E4"/>
    <w:rsid w:val="00D1468C"/>
    <w:rsid w:val="00D1469D"/>
    <w:rsid w:val="00D1492B"/>
    <w:rsid w:val="00D14BAD"/>
    <w:rsid w:val="00D14DA3"/>
    <w:rsid w:val="00D1531D"/>
    <w:rsid w:val="00D1612A"/>
    <w:rsid w:val="00D164DA"/>
    <w:rsid w:val="00D16DD6"/>
    <w:rsid w:val="00D17ACB"/>
    <w:rsid w:val="00D17B42"/>
    <w:rsid w:val="00D17F53"/>
    <w:rsid w:val="00D2033D"/>
    <w:rsid w:val="00D20648"/>
    <w:rsid w:val="00D20906"/>
    <w:rsid w:val="00D20F9C"/>
    <w:rsid w:val="00D21A74"/>
    <w:rsid w:val="00D221DA"/>
    <w:rsid w:val="00D22452"/>
    <w:rsid w:val="00D233A0"/>
    <w:rsid w:val="00D2383B"/>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1761"/>
    <w:rsid w:val="00D41A92"/>
    <w:rsid w:val="00D435F7"/>
    <w:rsid w:val="00D4421B"/>
    <w:rsid w:val="00D445BE"/>
    <w:rsid w:val="00D448A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93"/>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4E2"/>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892"/>
    <w:rsid w:val="00D9695A"/>
    <w:rsid w:val="00D979FC"/>
    <w:rsid w:val="00DA04F7"/>
    <w:rsid w:val="00DA1CA2"/>
    <w:rsid w:val="00DA393F"/>
    <w:rsid w:val="00DA3979"/>
    <w:rsid w:val="00DA39FE"/>
    <w:rsid w:val="00DA3C14"/>
    <w:rsid w:val="00DA3F4A"/>
    <w:rsid w:val="00DA43D0"/>
    <w:rsid w:val="00DA4979"/>
    <w:rsid w:val="00DA5044"/>
    <w:rsid w:val="00DA5F3B"/>
    <w:rsid w:val="00DA6164"/>
    <w:rsid w:val="00DA62D4"/>
    <w:rsid w:val="00DA6631"/>
    <w:rsid w:val="00DA6783"/>
    <w:rsid w:val="00DA740A"/>
    <w:rsid w:val="00DB037B"/>
    <w:rsid w:val="00DB1D3A"/>
    <w:rsid w:val="00DB1E36"/>
    <w:rsid w:val="00DB238F"/>
    <w:rsid w:val="00DB29BF"/>
    <w:rsid w:val="00DB33AA"/>
    <w:rsid w:val="00DB38C3"/>
    <w:rsid w:val="00DB4272"/>
    <w:rsid w:val="00DB443E"/>
    <w:rsid w:val="00DB46EB"/>
    <w:rsid w:val="00DB5FD7"/>
    <w:rsid w:val="00DB6074"/>
    <w:rsid w:val="00DB6159"/>
    <w:rsid w:val="00DB6269"/>
    <w:rsid w:val="00DB680A"/>
    <w:rsid w:val="00DB75AD"/>
    <w:rsid w:val="00DC0665"/>
    <w:rsid w:val="00DC0944"/>
    <w:rsid w:val="00DC1186"/>
    <w:rsid w:val="00DC1DAA"/>
    <w:rsid w:val="00DC2F0F"/>
    <w:rsid w:val="00DC407A"/>
    <w:rsid w:val="00DC43C8"/>
    <w:rsid w:val="00DC45DB"/>
    <w:rsid w:val="00DC472F"/>
    <w:rsid w:val="00DC50F1"/>
    <w:rsid w:val="00DC56A9"/>
    <w:rsid w:val="00DC57AF"/>
    <w:rsid w:val="00DC5899"/>
    <w:rsid w:val="00DC5C15"/>
    <w:rsid w:val="00DC5D4C"/>
    <w:rsid w:val="00DC6497"/>
    <w:rsid w:val="00DC68EA"/>
    <w:rsid w:val="00DC6933"/>
    <w:rsid w:val="00DC6A41"/>
    <w:rsid w:val="00DC6CE3"/>
    <w:rsid w:val="00DC6FA3"/>
    <w:rsid w:val="00DC725A"/>
    <w:rsid w:val="00DC79BF"/>
    <w:rsid w:val="00DC7B18"/>
    <w:rsid w:val="00DC7B60"/>
    <w:rsid w:val="00DD00BD"/>
    <w:rsid w:val="00DD0615"/>
    <w:rsid w:val="00DD0B46"/>
    <w:rsid w:val="00DD0E10"/>
    <w:rsid w:val="00DD0F56"/>
    <w:rsid w:val="00DD19F7"/>
    <w:rsid w:val="00DD1C04"/>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417C"/>
    <w:rsid w:val="00DE5715"/>
    <w:rsid w:val="00DE684C"/>
    <w:rsid w:val="00DE7002"/>
    <w:rsid w:val="00DE70D7"/>
    <w:rsid w:val="00DE70F9"/>
    <w:rsid w:val="00DE748E"/>
    <w:rsid w:val="00DE76AE"/>
    <w:rsid w:val="00DE7EDA"/>
    <w:rsid w:val="00DF12C8"/>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9E1"/>
    <w:rsid w:val="00E02FB1"/>
    <w:rsid w:val="00E0399D"/>
    <w:rsid w:val="00E05367"/>
    <w:rsid w:val="00E05AF5"/>
    <w:rsid w:val="00E069F4"/>
    <w:rsid w:val="00E06C62"/>
    <w:rsid w:val="00E07441"/>
    <w:rsid w:val="00E07DAD"/>
    <w:rsid w:val="00E1052A"/>
    <w:rsid w:val="00E10890"/>
    <w:rsid w:val="00E109F1"/>
    <w:rsid w:val="00E11191"/>
    <w:rsid w:val="00E11C5F"/>
    <w:rsid w:val="00E1244A"/>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13C6"/>
    <w:rsid w:val="00E2142D"/>
    <w:rsid w:val="00E217D9"/>
    <w:rsid w:val="00E21A58"/>
    <w:rsid w:val="00E21AD1"/>
    <w:rsid w:val="00E2246F"/>
    <w:rsid w:val="00E2327D"/>
    <w:rsid w:val="00E237E8"/>
    <w:rsid w:val="00E23E90"/>
    <w:rsid w:val="00E24813"/>
    <w:rsid w:val="00E25551"/>
    <w:rsid w:val="00E2557B"/>
    <w:rsid w:val="00E25E49"/>
    <w:rsid w:val="00E27562"/>
    <w:rsid w:val="00E27D1C"/>
    <w:rsid w:val="00E319B3"/>
    <w:rsid w:val="00E327D1"/>
    <w:rsid w:val="00E32C04"/>
    <w:rsid w:val="00E32C40"/>
    <w:rsid w:val="00E32E67"/>
    <w:rsid w:val="00E32EED"/>
    <w:rsid w:val="00E337DA"/>
    <w:rsid w:val="00E33C43"/>
    <w:rsid w:val="00E33F4C"/>
    <w:rsid w:val="00E351E9"/>
    <w:rsid w:val="00E35B43"/>
    <w:rsid w:val="00E360A0"/>
    <w:rsid w:val="00E363D9"/>
    <w:rsid w:val="00E36580"/>
    <w:rsid w:val="00E36CC4"/>
    <w:rsid w:val="00E370A6"/>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226"/>
    <w:rsid w:val="00E454F4"/>
    <w:rsid w:val="00E45983"/>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50B3"/>
    <w:rsid w:val="00E555C1"/>
    <w:rsid w:val="00E55BCF"/>
    <w:rsid w:val="00E56229"/>
    <w:rsid w:val="00E56441"/>
    <w:rsid w:val="00E56F7F"/>
    <w:rsid w:val="00E57082"/>
    <w:rsid w:val="00E57ACC"/>
    <w:rsid w:val="00E6051B"/>
    <w:rsid w:val="00E612BF"/>
    <w:rsid w:val="00E61756"/>
    <w:rsid w:val="00E620AF"/>
    <w:rsid w:val="00E62262"/>
    <w:rsid w:val="00E623CC"/>
    <w:rsid w:val="00E62403"/>
    <w:rsid w:val="00E630EC"/>
    <w:rsid w:val="00E6352B"/>
    <w:rsid w:val="00E635D2"/>
    <w:rsid w:val="00E63716"/>
    <w:rsid w:val="00E63BE0"/>
    <w:rsid w:val="00E64B08"/>
    <w:rsid w:val="00E65437"/>
    <w:rsid w:val="00E656A7"/>
    <w:rsid w:val="00E65B32"/>
    <w:rsid w:val="00E65EB1"/>
    <w:rsid w:val="00E6625A"/>
    <w:rsid w:val="00E662A9"/>
    <w:rsid w:val="00E66361"/>
    <w:rsid w:val="00E66476"/>
    <w:rsid w:val="00E66486"/>
    <w:rsid w:val="00E667F1"/>
    <w:rsid w:val="00E66B2F"/>
    <w:rsid w:val="00E6727F"/>
    <w:rsid w:val="00E67868"/>
    <w:rsid w:val="00E6797C"/>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6305"/>
    <w:rsid w:val="00E7665A"/>
    <w:rsid w:val="00E768C4"/>
    <w:rsid w:val="00E76DF2"/>
    <w:rsid w:val="00E779E3"/>
    <w:rsid w:val="00E77C8F"/>
    <w:rsid w:val="00E80363"/>
    <w:rsid w:val="00E809F5"/>
    <w:rsid w:val="00E815FB"/>
    <w:rsid w:val="00E8232A"/>
    <w:rsid w:val="00E82EA4"/>
    <w:rsid w:val="00E83212"/>
    <w:rsid w:val="00E83794"/>
    <w:rsid w:val="00E83C29"/>
    <w:rsid w:val="00E85A56"/>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3093"/>
    <w:rsid w:val="00EA32DC"/>
    <w:rsid w:val="00EA34F0"/>
    <w:rsid w:val="00EA41C0"/>
    <w:rsid w:val="00EA454B"/>
    <w:rsid w:val="00EA4837"/>
    <w:rsid w:val="00EA4861"/>
    <w:rsid w:val="00EA48D3"/>
    <w:rsid w:val="00EA49B3"/>
    <w:rsid w:val="00EA4B70"/>
    <w:rsid w:val="00EA4C9F"/>
    <w:rsid w:val="00EA4D19"/>
    <w:rsid w:val="00EA645D"/>
    <w:rsid w:val="00EA6C91"/>
    <w:rsid w:val="00EA6CAE"/>
    <w:rsid w:val="00EA717D"/>
    <w:rsid w:val="00EA779F"/>
    <w:rsid w:val="00EB08FB"/>
    <w:rsid w:val="00EB0D40"/>
    <w:rsid w:val="00EB2A87"/>
    <w:rsid w:val="00EB2EAA"/>
    <w:rsid w:val="00EB2F30"/>
    <w:rsid w:val="00EB3337"/>
    <w:rsid w:val="00EB3B55"/>
    <w:rsid w:val="00EB3D65"/>
    <w:rsid w:val="00EB3FBA"/>
    <w:rsid w:val="00EB3FCB"/>
    <w:rsid w:val="00EB428C"/>
    <w:rsid w:val="00EB493B"/>
    <w:rsid w:val="00EB582F"/>
    <w:rsid w:val="00EB60B6"/>
    <w:rsid w:val="00EB634E"/>
    <w:rsid w:val="00EB769F"/>
    <w:rsid w:val="00EC056C"/>
    <w:rsid w:val="00EC0588"/>
    <w:rsid w:val="00EC086B"/>
    <w:rsid w:val="00EC1113"/>
    <w:rsid w:val="00EC11D0"/>
    <w:rsid w:val="00EC15DD"/>
    <w:rsid w:val="00EC1D67"/>
    <w:rsid w:val="00EC22DF"/>
    <w:rsid w:val="00EC2611"/>
    <w:rsid w:val="00EC26B9"/>
    <w:rsid w:val="00EC2796"/>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37F"/>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2BF"/>
    <w:rsid w:val="00EE6E0C"/>
    <w:rsid w:val="00EE71C9"/>
    <w:rsid w:val="00EE7424"/>
    <w:rsid w:val="00EE77F9"/>
    <w:rsid w:val="00EE7860"/>
    <w:rsid w:val="00EE7F27"/>
    <w:rsid w:val="00EF0BF0"/>
    <w:rsid w:val="00EF1617"/>
    <w:rsid w:val="00EF16B0"/>
    <w:rsid w:val="00EF1B0E"/>
    <w:rsid w:val="00EF1E76"/>
    <w:rsid w:val="00EF2696"/>
    <w:rsid w:val="00EF271A"/>
    <w:rsid w:val="00EF28F3"/>
    <w:rsid w:val="00EF2ECE"/>
    <w:rsid w:val="00EF4775"/>
    <w:rsid w:val="00EF52CC"/>
    <w:rsid w:val="00EF5ECB"/>
    <w:rsid w:val="00EF6B6D"/>
    <w:rsid w:val="00EF6ECF"/>
    <w:rsid w:val="00EF767B"/>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C9"/>
    <w:rsid w:val="00F3275C"/>
    <w:rsid w:val="00F327BD"/>
    <w:rsid w:val="00F33351"/>
    <w:rsid w:val="00F34269"/>
    <w:rsid w:val="00F34455"/>
    <w:rsid w:val="00F34669"/>
    <w:rsid w:val="00F35BF6"/>
    <w:rsid w:val="00F35CDB"/>
    <w:rsid w:val="00F3621B"/>
    <w:rsid w:val="00F36510"/>
    <w:rsid w:val="00F3683C"/>
    <w:rsid w:val="00F36D96"/>
    <w:rsid w:val="00F374E7"/>
    <w:rsid w:val="00F376C7"/>
    <w:rsid w:val="00F37AD7"/>
    <w:rsid w:val="00F37EFE"/>
    <w:rsid w:val="00F40A6F"/>
    <w:rsid w:val="00F40B36"/>
    <w:rsid w:val="00F411FD"/>
    <w:rsid w:val="00F41E09"/>
    <w:rsid w:val="00F422A5"/>
    <w:rsid w:val="00F4287C"/>
    <w:rsid w:val="00F446C6"/>
    <w:rsid w:val="00F454FF"/>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69B"/>
    <w:rsid w:val="00F55D18"/>
    <w:rsid w:val="00F55E74"/>
    <w:rsid w:val="00F55EB4"/>
    <w:rsid w:val="00F567DA"/>
    <w:rsid w:val="00F568B9"/>
    <w:rsid w:val="00F56FB7"/>
    <w:rsid w:val="00F5746E"/>
    <w:rsid w:val="00F57707"/>
    <w:rsid w:val="00F604CF"/>
    <w:rsid w:val="00F6153D"/>
    <w:rsid w:val="00F61A06"/>
    <w:rsid w:val="00F61D89"/>
    <w:rsid w:val="00F6341F"/>
    <w:rsid w:val="00F636A0"/>
    <w:rsid w:val="00F63EE9"/>
    <w:rsid w:val="00F64504"/>
    <w:rsid w:val="00F64903"/>
    <w:rsid w:val="00F65035"/>
    <w:rsid w:val="00F656BF"/>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67D6"/>
    <w:rsid w:val="00F771C4"/>
    <w:rsid w:val="00F77885"/>
    <w:rsid w:val="00F77A04"/>
    <w:rsid w:val="00F77B39"/>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2B86"/>
    <w:rsid w:val="00FB3832"/>
    <w:rsid w:val="00FB3EE9"/>
    <w:rsid w:val="00FB4464"/>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39A"/>
    <w:rsid w:val="00FC462A"/>
    <w:rsid w:val="00FC4D97"/>
    <w:rsid w:val="00FC4DC3"/>
    <w:rsid w:val="00FC506D"/>
    <w:rsid w:val="00FC507F"/>
    <w:rsid w:val="00FC54F8"/>
    <w:rsid w:val="00FC586E"/>
    <w:rsid w:val="00FC645B"/>
    <w:rsid w:val="00FC6634"/>
    <w:rsid w:val="00FC6E6A"/>
    <w:rsid w:val="00FD0208"/>
    <w:rsid w:val="00FD042D"/>
    <w:rsid w:val="00FD0670"/>
    <w:rsid w:val="00FD0EF1"/>
    <w:rsid w:val="00FD12DD"/>
    <w:rsid w:val="00FD1DF9"/>
    <w:rsid w:val="00FD3167"/>
    <w:rsid w:val="00FD338B"/>
    <w:rsid w:val="00FD360B"/>
    <w:rsid w:val="00FD47F5"/>
    <w:rsid w:val="00FD50A0"/>
    <w:rsid w:val="00FD5116"/>
    <w:rsid w:val="00FD6E39"/>
    <w:rsid w:val="00FD753C"/>
    <w:rsid w:val="00FD7E6C"/>
    <w:rsid w:val="00FE00A1"/>
    <w:rsid w:val="00FE0558"/>
    <w:rsid w:val="00FE2D47"/>
    <w:rsid w:val="00FE3096"/>
    <w:rsid w:val="00FE3412"/>
    <w:rsid w:val="00FE41BD"/>
    <w:rsid w:val="00FE43E3"/>
    <w:rsid w:val="00FE4E93"/>
    <w:rsid w:val="00FE60CF"/>
    <w:rsid w:val="00FE66B9"/>
    <w:rsid w:val="00FE67D9"/>
    <w:rsid w:val="00FE683B"/>
    <w:rsid w:val="00FE6BB8"/>
    <w:rsid w:val="00FE7247"/>
    <w:rsid w:val="00FE7603"/>
    <w:rsid w:val="00FF0257"/>
    <w:rsid w:val="00FF0400"/>
    <w:rsid w:val="00FF132D"/>
    <w:rsid w:val="00FF1D46"/>
    <w:rsid w:val="00FF1DD3"/>
    <w:rsid w:val="00FF1F19"/>
    <w:rsid w:val="00FF1FDA"/>
    <w:rsid w:val="00FF2465"/>
    <w:rsid w:val="00FF29E4"/>
    <w:rsid w:val="00FF2C35"/>
    <w:rsid w:val="00FF3990"/>
    <w:rsid w:val="00FF4072"/>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666C52-7596-DC4A-BE41-1CF87D80A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24</Pages>
  <Words>55549</Words>
  <Characters>316632</Characters>
  <Application>Microsoft Macintosh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86</cp:revision>
  <cp:lastPrinted>2017-11-02T21:38:00Z</cp:lastPrinted>
  <dcterms:created xsi:type="dcterms:W3CDTF">2017-10-26T15:20:00Z</dcterms:created>
  <dcterms:modified xsi:type="dcterms:W3CDTF">2017-11-0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